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92C22" w:rsidRPr="000F66FC" w:rsidRDefault="00F92C22" w:rsidP="00714E70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eastAsia="zh-CN"/>
        </w:rPr>
      </w:pPr>
      <w:bookmarkStart w:id="0" w:name="_GoBack"/>
      <w:bookmarkEnd w:id="0"/>
      <w:r w:rsidRPr="000F66FC">
        <w:rPr>
          <w:rFonts w:ascii="Times New Roman" w:hAnsi="Times New Roman" w:cs="Times New Roman"/>
          <w:b/>
          <w:bCs/>
          <w:sz w:val="28"/>
          <w:szCs w:val="28"/>
          <w:lang w:eastAsia="zh-CN"/>
        </w:rPr>
        <w:t xml:space="preserve">Supplementary </w:t>
      </w:r>
      <w:r w:rsidR="00214710" w:rsidRPr="000F66FC">
        <w:rPr>
          <w:rFonts w:ascii="Times New Roman" w:hAnsi="Times New Roman" w:cs="Times New Roman"/>
          <w:b/>
          <w:bCs/>
          <w:sz w:val="28"/>
          <w:szCs w:val="28"/>
          <w:lang w:eastAsia="zh-CN"/>
        </w:rPr>
        <w:t>Material</w:t>
      </w:r>
    </w:p>
    <w:p w:rsidR="00F92C22" w:rsidRPr="000F66FC" w:rsidRDefault="00F92C22" w:rsidP="00214710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  <w:lang w:eastAsia="zh-CN"/>
        </w:rPr>
      </w:pPr>
    </w:p>
    <w:p w:rsidR="00214710" w:rsidRPr="000F66FC" w:rsidRDefault="00214710" w:rsidP="00214710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bCs/>
          <w:sz w:val="26"/>
          <w:szCs w:val="26"/>
          <w:lang w:eastAsia="zh-CN"/>
        </w:rPr>
      </w:pPr>
      <w:r w:rsidRPr="000F66FC">
        <w:rPr>
          <w:rFonts w:asciiTheme="majorBidi" w:hAnsiTheme="majorBidi" w:cstheme="majorBidi"/>
          <w:bCs/>
          <w:sz w:val="26"/>
          <w:szCs w:val="26"/>
          <w:lang w:eastAsia="zh-CN"/>
        </w:rPr>
        <w:t>Ultrasound-assisted synthesis of layered zeolitic imidazolate framework: Crystal formation and characteristics</w:t>
      </w:r>
    </w:p>
    <w:p w:rsidR="00214710" w:rsidRPr="000F66FC" w:rsidRDefault="00214710" w:rsidP="00214710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4"/>
          <w:szCs w:val="24"/>
          <w:lang w:eastAsia="zh-CN"/>
        </w:rPr>
      </w:pPr>
    </w:p>
    <w:p w:rsidR="00214710" w:rsidRPr="000F66FC" w:rsidRDefault="00214710" w:rsidP="00214710">
      <w:pPr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  <w:r w:rsidRPr="000F66FC">
        <w:rPr>
          <w:rFonts w:asciiTheme="majorBidi" w:hAnsiTheme="majorBidi" w:cstheme="majorBidi"/>
          <w:sz w:val="20"/>
          <w:szCs w:val="20"/>
        </w:rPr>
        <w:t>NADIA GHOLAMPOUR and MORTEZA ESLAMIAN*</w:t>
      </w:r>
    </w:p>
    <w:p w:rsidR="00214710" w:rsidRPr="000F66FC" w:rsidRDefault="00214710" w:rsidP="00214710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sz w:val="20"/>
          <w:szCs w:val="20"/>
        </w:rPr>
      </w:pPr>
    </w:p>
    <w:p w:rsidR="00A11344" w:rsidRPr="000F66FC" w:rsidRDefault="00A11344" w:rsidP="00A1134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lang w:eastAsia="zh-CN"/>
        </w:rPr>
      </w:pPr>
    </w:p>
    <w:p w:rsidR="003A6AE5" w:rsidRPr="000F66FC" w:rsidRDefault="003A6AE5" w:rsidP="00276AB1">
      <w:pPr>
        <w:rPr>
          <w:rFonts w:asciiTheme="majorBidi" w:hAnsiTheme="majorBidi" w:cstheme="majorBidi"/>
          <w:sz w:val="18"/>
          <w:szCs w:val="18"/>
          <w:lang w:eastAsia="zh-CN"/>
        </w:rPr>
      </w:pPr>
    </w:p>
    <w:p w:rsidR="003A6AE5" w:rsidRPr="000F66FC" w:rsidRDefault="00B033D4" w:rsidP="00DE76D4">
      <w:pPr>
        <w:spacing w:after="120" w:line="240" w:lineRule="auto"/>
        <w:ind w:left="1987" w:right="1987"/>
        <w:jc w:val="both"/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</w:rPr>
        <w:t>Table S1</w:t>
      </w:r>
      <w:r w:rsidR="00DE76D4" w:rsidRPr="000F66FC">
        <w:rPr>
          <w:rFonts w:asciiTheme="majorBidi" w:hAnsiTheme="majorBidi" w:cstheme="majorBidi"/>
          <w:sz w:val="24"/>
          <w:szCs w:val="24"/>
        </w:rPr>
        <w:t>.</w:t>
      </w:r>
      <w:r w:rsidR="003A6AE5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3A6AE5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Metal/ligand ratios in the synthesis</w:t>
      </w:r>
      <w:r w:rsidR="003A6AE5" w:rsidRPr="000F66FC">
        <w:rPr>
          <w:rFonts w:asciiTheme="majorBidi" w:hAnsiTheme="majorBidi" w:cstheme="majorBidi"/>
          <w:sz w:val="24"/>
          <w:szCs w:val="24"/>
        </w:rPr>
        <w:t xml:space="preserve"> of Zn/Co</w:t>
      </w:r>
      <w:r w:rsidR="003A6AE5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, Zn and Co</w:t>
      </w:r>
      <w:r w:rsidR="003A6AE5" w:rsidRPr="000F66FC">
        <w:rPr>
          <w:rFonts w:asciiTheme="majorBidi" w:hAnsiTheme="majorBidi" w:cstheme="majorBidi"/>
          <w:sz w:val="24"/>
          <w:szCs w:val="24"/>
        </w:rPr>
        <w:t xml:space="preserve"> ZIF-L, synthesized via ultrasound</w:t>
      </w:r>
      <w:r w:rsidR="003B4BA4" w:rsidRPr="000F66FC">
        <w:rPr>
          <w:rFonts w:asciiTheme="majorBidi" w:hAnsiTheme="majorBidi" w:cstheme="majorBidi"/>
          <w:sz w:val="24"/>
          <w:szCs w:val="24"/>
        </w:rPr>
        <w:t xml:space="preserve"> technique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0"/>
        <w:gridCol w:w="1150"/>
        <w:gridCol w:w="1350"/>
        <w:gridCol w:w="1440"/>
      </w:tblGrid>
      <w:tr w:rsidR="000F66FC" w:rsidRPr="000F66FC" w:rsidTr="00DE76D4">
        <w:trPr>
          <w:jc w:val="center"/>
        </w:trPr>
        <w:tc>
          <w:tcPr>
            <w:tcW w:w="1550" w:type="dxa"/>
            <w:tcBorders>
              <w:top w:val="single" w:sz="4" w:space="0" w:color="auto"/>
              <w:bottom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ZIF-L</w:t>
            </w:r>
          </w:p>
        </w:tc>
        <w:tc>
          <w:tcPr>
            <w:tcW w:w="1150" w:type="dxa"/>
            <w:tcBorders>
              <w:top w:val="single" w:sz="4" w:space="0" w:color="auto"/>
              <w:bottom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Zn ratio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Co ratio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-mIm ratio</w:t>
            </w:r>
          </w:p>
        </w:tc>
      </w:tr>
      <w:tr w:rsidR="000F66FC" w:rsidRPr="000F66FC" w:rsidTr="00DE76D4">
        <w:trPr>
          <w:jc w:val="center"/>
        </w:trPr>
        <w:tc>
          <w:tcPr>
            <w:tcW w:w="1550" w:type="dxa"/>
            <w:tcBorders>
              <w:top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Zn/Co </w:t>
            </w:r>
          </w:p>
        </w:tc>
        <w:tc>
          <w:tcPr>
            <w:tcW w:w="1150" w:type="dxa"/>
            <w:tcBorders>
              <w:top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6</w:t>
            </w:r>
          </w:p>
        </w:tc>
      </w:tr>
      <w:tr w:rsidR="000F66FC" w:rsidRPr="000F66FC" w:rsidTr="00DE76D4">
        <w:trPr>
          <w:jc w:val="center"/>
        </w:trPr>
        <w:tc>
          <w:tcPr>
            <w:tcW w:w="155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n</w:t>
            </w: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 xml:space="preserve"> </w:t>
            </w:r>
          </w:p>
        </w:tc>
        <w:tc>
          <w:tcPr>
            <w:tcW w:w="115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35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144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6</w:t>
            </w:r>
          </w:p>
        </w:tc>
      </w:tr>
      <w:tr w:rsidR="000F66FC" w:rsidRPr="000F66FC" w:rsidTr="00DE76D4">
        <w:trPr>
          <w:jc w:val="center"/>
        </w:trPr>
        <w:tc>
          <w:tcPr>
            <w:tcW w:w="155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 xml:space="preserve">Co </w:t>
            </w:r>
          </w:p>
        </w:tc>
        <w:tc>
          <w:tcPr>
            <w:tcW w:w="115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</w:t>
            </w:r>
          </w:p>
        </w:tc>
        <w:tc>
          <w:tcPr>
            <w:tcW w:w="135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440" w:type="dxa"/>
          </w:tcPr>
          <w:p w:rsidR="003A6AE5" w:rsidRPr="000F66FC" w:rsidRDefault="003A6AE5" w:rsidP="00DE76D4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6</w:t>
            </w:r>
          </w:p>
        </w:tc>
      </w:tr>
    </w:tbl>
    <w:p w:rsidR="003A6AE5" w:rsidRPr="000F66FC" w:rsidRDefault="003A6AE5" w:rsidP="00276AB1">
      <w:pPr>
        <w:rPr>
          <w:rFonts w:asciiTheme="majorBidi" w:hAnsiTheme="majorBidi" w:cstheme="majorBidi"/>
          <w:bCs/>
          <w:sz w:val="24"/>
          <w:szCs w:val="24"/>
          <w:lang w:eastAsia="zh-CN"/>
        </w:rPr>
      </w:pPr>
    </w:p>
    <w:p w:rsidR="00B9584F" w:rsidRPr="000F66FC" w:rsidRDefault="00B9584F" w:rsidP="00276AB1">
      <w:pPr>
        <w:rPr>
          <w:rFonts w:asciiTheme="majorBidi" w:hAnsiTheme="majorBidi" w:cstheme="majorBidi"/>
          <w:bCs/>
          <w:sz w:val="24"/>
          <w:szCs w:val="24"/>
          <w:lang w:eastAsia="zh-CN"/>
        </w:rPr>
      </w:pPr>
    </w:p>
    <w:p w:rsidR="0099497F" w:rsidRPr="000F66FC" w:rsidRDefault="0099497F">
      <w:pPr>
        <w:rPr>
          <w:rFonts w:asciiTheme="majorBidi" w:hAnsiTheme="majorBidi" w:cstheme="majorBidi"/>
          <w:sz w:val="24"/>
          <w:szCs w:val="24"/>
          <w:lang w:bidi="fa-IR"/>
        </w:rPr>
      </w:pPr>
    </w:p>
    <w:p w:rsidR="00B626E4" w:rsidRPr="000F66FC" w:rsidRDefault="00B626E4" w:rsidP="00B9584F">
      <w:pPr>
        <w:autoSpaceDE w:val="0"/>
        <w:autoSpaceDN w:val="0"/>
        <w:adjustRightInd w:val="0"/>
        <w:spacing w:after="120" w:line="240" w:lineRule="auto"/>
        <w:ind w:left="576" w:right="576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t>Table S</w:t>
      </w:r>
      <w:r w:rsidR="003A6AE5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2</w:t>
      </w:r>
      <w:r w:rsidR="00DE76D4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  <w:r w:rsidR="003B4BA4" w:rsidRPr="000F66FC">
        <w:rPr>
          <w:rFonts w:asciiTheme="majorBidi" w:hAnsiTheme="majorBidi" w:cstheme="majorBidi"/>
          <w:sz w:val="24"/>
          <w:szCs w:val="24"/>
        </w:rPr>
        <w:t xml:space="preserve"> Structural</w:t>
      </w:r>
      <w:r w:rsidRPr="000F66FC">
        <w:rPr>
          <w:rFonts w:asciiTheme="majorBidi" w:hAnsiTheme="majorBidi" w:cstheme="majorBidi"/>
          <w:sz w:val="24"/>
          <w:szCs w:val="24"/>
        </w:rPr>
        <w:t xml:space="preserve"> characteristics of Zn/Co ZIF-L, synthesized via ultrasound and room temperature (RT) techniques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6"/>
        <w:gridCol w:w="1370"/>
        <w:gridCol w:w="1814"/>
        <w:gridCol w:w="2340"/>
      </w:tblGrid>
      <w:tr w:rsidR="000F66FC" w:rsidRPr="000F66FC" w:rsidTr="00B9584F">
        <w:trPr>
          <w:jc w:val="center"/>
        </w:trPr>
        <w:tc>
          <w:tcPr>
            <w:tcW w:w="2756" w:type="dxa"/>
            <w:tcBorders>
              <w:top w:val="single" w:sz="4" w:space="0" w:color="auto"/>
              <w:bottom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a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BET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814" w:type="dxa"/>
            <w:tcBorders>
              <w:top w:val="single" w:sz="4" w:space="0" w:color="auto"/>
              <w:bottom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b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L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Pore volume (c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3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0F66FC" w:rsidRPr="000F66FC" w:rsidTr="00B9584F">
        <w:trPr>
          <w:jc w:val="center"/>
        </w:trPr>
        <w:tc>
          <w:tcPr>
            <w:tcW w:w="2756" w:type="dxa"/>
            <w:tcBorders>
              <w:top w:val="single" w:sz="4" w:space="0" w:color="auto"/>
            </w:tcBorders>
          </w:tcPr>
          <w:p w:rsidR="00B626E4" w:rsidRPr="000F66FC" w:rsidRDefault="003B4BA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Ultrasound-</w:t>
            </w:r>
            <w:r w:rsidR="00B626E4" w:rsidRPr="000F66FC">
              <w:rPr>
                <w:rFonts w:asciiTheme="majorBidi" w:hAnsiTheme="majorBidi" w:cstheme="majorBidi"/>
                <w:sz w:val="24"/>
                <w:szCs w:val="24"/>
              </w:rPr>
              <w:t>15 mi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8.5</w:t>
            </w:r>
          </w:p>
        </w:tc>
        <w:tc>
          <w:tcPr>
            <w:tcW w:w="1814" w:type="dxa"/>
            <w:tcBorders>
              <w:top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13.8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002</w:t>
            </w:r>
          </w:p>
        </w:tc>
      </w:tr>
      <w:tr w:rsidR="000F66FC" w:rsidRPr="000F66FC" w:rsidTr="00B9584F">
        <w:trPr>
          <w:jc w:val="center"/>
        </w:trPr>
        <w:tc>
          <w:tcPr>
            <w:tcW w:w="2756" w:type="dxa"/>
          </w:tcPr>
          <w:p w:rsidR="00B626E4" w:rsidRPr="000F66FC" w:rsidRDefault="003B4BA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Ultrasound-</w:t>
            </w:r>
            <w:r w:rsidR="00B626E4" w:rsidRPr="000F66FC">
              <w:rPr>
                <w:rFonts w:asciiTheme="majorBidi" w:hAnsiTheme="majorBidi" w:cstheme="majorBidi"/>
                <w:sz w:val="24"/>
                <w:szCs w:val="24"/>
              </w:rPr>
              <w:t>30 min</w:t>
            </w:r>
          </w:p>
        </w:tc>
        <w:tc>
          <w:tcPr>
            <w:tcW w:w="0" w:type="auto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1814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35.3</w:t>
            </w:r>
          </w:p>
        </w:tc>
        <w:tc>
          <w:tcPr>
            <w:tcW w:w="2340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001</w:t>
            </w:r>
          </w:p>
        </w:tc>
      </w:tr>
      <w:tr w:rsidR="000F66FC" w:rsidRPr="000F66FC" w:rsidTr="00B9584F">
        <w:trPr>
          <w:jc w:val="center"/>
        </w:trPr>
        <w:tc>
          <w:tcPr>
            <w:tcW w:w="2756" w:type="dxa"/>
          </w:tcPr>
          <w:p w:rsidR="00B626E4" w:rsidRPr="000F66FC" w:rsidRDefault="003B4BA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Ultrasound-</w:t>
            </w:r>
            <w:r w:rsidR="00B626E4" w:rsidRPr="000F66FC">
              <w:rPr>
                <w:rFonts w:asciiTheme="majorBidi" w:hAnsiTheme="majorBidi" w:cstheme="majorBidi"/>
                <w:sz w:val="24"/>
                <w:szCs w:val="24"/>
              </w:rPr>
              <w:t>1 hour</w:t>
            </w:r>
          </w:p>
        </w:tc>
        <w:tc>
          <w:tcPr>
            <w:tcW w:w="0" w:type="auto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18.6</w:t>
            </w:r>
          </w:p>
        </w:tc>
        <w:tc>
          <w:tcPr>
            <w:tcW w:w="1814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32.5</w:t>
            </w:r>
          </w:p>
        </w:tc>
        <w:tc>
          <w:tcPr>
            <w:tcW w:w="2340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001</w:t>
            </w:r>
          </w:p>
        </w:tc>
      </w:tr>
      <w:tr w:rsidR="000F66FC" w:rsidRPr="000F66FC" w:rsidTr="00B9584F">
        <w:trPr>
          <w:jc w:val="center"/>
        </w:trPr>
        <w:tc>
          <w:tcPr>
            <w:tcW w:w="2756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RT-3 hours</w:t>
            </w:r>
          </w:p>
        </w:tc>
        <w:tc>
          <w:tcPr>
            <w:tcW w:w="0" w:type="auto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12.7</w:t>
            </w:r>
          </w:p>
        </w:tc>
        <w:tc>
          <w:tcPr>
            <w:tcW w:w="1814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24</w:t>
            </w:r>
          </w:p>
        </w:tc>
        <w:tc>
          <w:tcPr>
            <w:tcW w:w="2340" w:type="dxa"/>
          </w:tcPr>
          <w:p w:rsidR="00B626E4" w:rsidRPr="000F66FC" w:rsidRDefault="00B626E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001</w:t>
            </w:r>
          </w:p>
        </w:tc>
      </w:tr>
    </w:tbl>
    <w:p w:rsidR="00B626E4" w:rsidRPr="000F66FC" w:rsidRDefault="00B626E4" w:rsidP="00B9584F">
      <w:pPr>
        <w:autoSpaceDE w:val="0"/>
        <w:autoSpaceDN w:val="0"/>
        <w:adjustRightInd w:val="0"/>
        <w:spacing w:before="60" w:after="0" w:line="240" w:lineRule="auto"/>
        <w:ind w:left="576" w:right="576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a</w:t>
      </w:r>
      <w:r w:rsidRPr="000F66FC">
        <w:rPr>
          <w:rFonts w:asciiTheme="majorBidi" w:hAnsiTheme="majorBidi" w:cstheme="majorBidi"/>
          <w:sz w:val="24"/>
          <w:szCs w:val="24"/>
        </w:rPr>
        <w:t xml:space="preserve">BET surface area; </w:t>
      </w: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b</w:t>
      </w:r>
      <w:r w:rsidRPr="000F66FC">
        <w:rPr>
          <w:rFonts w:asciiTheme="majorBidi" w:hAnsiTheme="majorBidi" w:cstheme="majorBidi"/>
          <w:sz w:val="24"/>
          <w:szCs w:val="24"/>
        </w:rPr>
        <w:t>Langmuir surface area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B626E4" w:rsidRPr="000F66FC" w:rsidRDefault="00B626E4" w:rsidP="00B9584F">
      <w:pPr>
        <w:autoSpaceDE w:val="0"/>
        <w:autoSpaceDN w:val="0"/>
        <w:adjustRightInd w:val="0"/>
        <w:spacing w:after="120" w:line="240" w:lineRule="auto"/>
        <w:ind w:left="806" w:right="806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lastRenderedPageBreak/>
        <w:t>Table S</w:t>
      </w:r>
      <w:r w:rsidR="003A6AE5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3</w:t>
      </w:r>
      <w:r w:rsidR="00B9584F" w:rsidRPr="000F66FC">
        <w:rPr>
          <w:rFonts w:asciiTheme="majorBidi" w:hAnsiTheme="majorBidi" w:cstheme="majorBidi"/>
          <w:sz w:val="24"/>
          <w:szCs w:val="24"/>
        </w:rPr>
        <w:t xml:space="preserve">. </w:t>
      </w:r>
      <w:r w:rsidRPr="000F66FC">
        <w:rPr>
          <w:rFonts w:asciiTheme="majorBidi" w:hAnsiTheme="majorBidi" w:cstheme="majorBidi"/>
          <w:sz w:val="24"/>
          <w:szCs w:val="24"/>
        </w:rPr>
        <w:t xml:space="preserve">Comparison of some ZIFs and </w:t>
      </w:r>
      <w:r w:rsidR="00E16A9E" w:rsidRPr="000F66FC">
        <w:rPr>
          <w:rFonts w:asciiTheme="majorBidi" w:hAnsiTheme="majorBidi" w:cstheme="majorBidi"/>
          <w:sz w:val="24"/>
          <w:szCs w:val="24"/>
        </w:rPr>
        <w:t xml:space="preserve">other </w:t>
      </w:r>
      <w:r w:rsidRPr="000F66FC">
        <w:rPr>
          <w:rFonts w:asciiTheme="majorBidi" w:hAnsiTheme="majorBidi" w:cstheme="majorBidi"/>
          <w:sz w:val="24"/>
          <w:szCs w:val="24"/>
        </w:rPr>
        <w:t xml:space="preserve">MOFs according to </w:t>
      </w:r>
      <w:r w:rsidR="00E16A9E" w:rsidRPr="000F66FC">
        <w:rPr>
          <w:rFonts w:asciiTheme="majorBidi" w:hAnsiTheme="majorBidi" w:cstheme="majorBidi"/>
          <w:sz w:val="24"/>
          <w:szCs w:val="24"/>
        </w:rPr>
        <w:t>capacity</w:t>
      </w:r>
      <w:r w:rsidRPr="000F66FC">
        <w:rPr>
          <w:rFonts w:asciiTheme="majorBidi" w:hAnsiTheme="majorBidi" w:cstheme="majorBidi"/>
          <w:sz w:val="24"/>
          <w:szCs w:val="24"/>
        </w:rPr>
        <w:t xml:space="preserve"> of CO</w:t>
      </w:r>
      <w:r w:rsidRPr="000F66FC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0F66FC">
        <w:rPr>
          <w:rFonts w:asciiTheme="majorBidi" w:hAnsiTheme="majorBidi" w:cstheme="majorBidi"/>
          <w:sz w:val="24"/>
          <w:szCs w:val="24"/>
        </w:rPr>
        <w:t xml:space="preserve"> uptake.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 All performed at pressure of 800 mmHg and temperature of 298 K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0"/>
        <w:gridCol w:w="1676"/>
        <w:gridCol w:w="3222"/>
        <w:gridCol w:w="1196"/>
      </w:tblGrid>
      <w:tr w:rsidR="000F66FC" w:rsidRPr="000F66FC" w:rsidTr="00B9584F">
        <w:trPr>
          <w:jc w:val="center"/>
        </w:trPr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MOF</w:t>
            </w:r>
          </w:p>
        </w:tc>
        <w:tc>
          <w:tcPr>
            <w:tcW w:w="1676" w:type="dxa"/>
            <w:tcBorders>
              <w:top w:val="single" w:sz="4" w:space="0" w:color="auto"/>
              <w:bottom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a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BET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CO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uptake capacity (mmol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Ref</w:t>
            </w:r>
            <w:r w:rsidR="00B9584F" w:rsidRPr="000F66FC"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  <w:tcBorders>
              <w:top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n/Co ZIF-L</w:t>
            </w:r>
          </w:p>
        </w:tc>
        <w:tc>
          <w:tcPr>
            <w:tcW w:w="1676" w:type="dxa"/>
            <w:tcBorders>
              <w:top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8.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8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This work</w:t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893CF6" w:rsidRPr="000F66FC" w:rsidRDefault="00893CF6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n</w:t>
            </w: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 xml:space="preserve"> ZIF-L</w:t>
            </w:r>
          </w:p>
        </w:tc>
        <w:tc>
          <w:tcPr>
            <w:tcW w:w="1676" w:type="dxa"/>
          </w:tcPr>
          <w:p w:rsidR="00893CF6" w:rsidRPr="000F66FC" w:rsidRDefault="00893CF6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4.3</w:t>
            </w:r>
          </w:p>
        </w:tc>
        <w:tc>
          <w:tcPr>
            <w:tcW w:w="0" w:type="auto"/>
          </w:tcPr>
          <w:p w:rsidR="00893CF6" w:rsidRPr="000F66FC" w:rsidRDefault="00345610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.89</w:t>
            </w:r>
          </w:p>
        </w:tc>
        <w:tc>
          <w:tcPr>
            <w:tcW w:w="0" w:type="auto"/>
          </w:tcPr>
          <w:p w:rsidR="00893CF6" w:rsidRPr="000F66FC" w:rsidRDefault="00893CF6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This work</w:t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893CF6" w:rsidRPr="000F66FC" w:rsidRDefault="00893CF6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Co ZIF-L</w:t>
            </w:r>
          </w:p>
        </w:tc>
        <w:tc>
          <w:tcPr>
            <w:tcW w:w="1676" w:type="dxa"/>
          </w:tcPr>
          <w:p w:rsidR="00893CF6" w:rsidRPr="000F66FC" w:rsidRDefault="00893CF6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0" w:type="auto"/>
          </w:tcPr>
          <w:p w:rsidR="00893CF6" w:rsidRPr="000F66FC" w:rsidRDefault="00345610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.89</w:t>
            </w:r>
          </w:p>
        </w:tc>
        <w:tc>
          <w:tcPr>
            <w:tcW w:w="0" w:type="auto"/>
          </w:tcPr>
          <w:p w:rsidR="00893CF6" w:rsidRPr="000F66FC" w:rsidRDefault="00893CF6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This work</w:t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L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161 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94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Chen&lt;/Author&gt;&lt;Year&gt;2013&lt;/Year&gt;&lt;RecNum&gt;2419&lt;/RecNum&gt;&lt;DisplayText&gt;[1]&lt;/DisplayText&gt;&lt;record&gt;&lt;rec-number&gt;2419&lt;/rec-number&gt;&lt;foreign-keys&gt;&lt;key app="EN" db-id="50wxdpzd9vd5r7e9t5b595djrfpttrxw9avp"&gt;2419&lt;/key&gt;&lt;/foreign-keys&gt;&lt;ref-type name="Journal Article"&gt;17&lt;/ref-type&gt;&lt;contributors&gt;&lt;authors&gt;&lt;author&gt;Chen, Rizhi&lt;/author&gt;&lt;author&gt;Yao, Jianfeng&lt;/author&gt;&lt;author&gt;Gu, Qinfen&lt;/author&gt;&lt;author&gt;Smeets, Stef&lt;/author&gt;&lt;author&gt;Baerlocher, Christian&lt;/author&gt;&lt;author&gt;Gu, Haoxue&lt;/author&gt;&lt;author&gt;Zhu, Dunru&lt;/author&gt;&lt;author&gt;Morris, William&lt;/author&gt;&lt;author&gt;Yaghi, Omar M&lt;/author&gt;&lt;author&gt;Wang, Huanting&lt;/author&gt;&lt;/authors&gt;&lt;/contributors&gt;&lt;titles&gt;&lt;title&gt;A two-dimensional zeolitic imidazolate framework with a cushion-shaped cavity for CO 2 adsorption&lt;/title&gt;&lt;secondary-title&gt;Chemical Communications&lt;/secondary-title&gt;&lt;/titles&gt;&lt;periodical&gt;&lt;full-title&gt;Chemical Communications&lt;/full-title&gt;&lt;/periodical&gt;&lt;pages&gt;9500-9502&lt;/pages&gt;&lt;volume&gt;49&lt;/volume&gt;&lt;number&gt;82&lt;/number&gt;&lt;dates&gt;&lt;year&gt;2013&lt;/year&gt;&lt;/dates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1" w:tooltip="Chen, 2013 #2419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1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8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1807 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78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Huang&lt;/Author&gt;&lt;Year&gt;2011&lt;/Year&gt;&lt;RecNum&gt;2447&lt;/RecNum&gt;&lt;DisplayText&gt;[2]&lt;/DisplayText&gt;&lt;record&gt;&lt;rec-number&gt;2447&lt;/rec-number&gt;&lt;foreign-keys&gt;&lt;key app="EN" db-id="50wxdpzd9vd5r7e9t5b595djrfpttrxw9avp"&gt;2447&lt;/key&gt;&lt;/foreign-keys&gt;&lt;ref-type name="Journal Article"&gt;17&lt;/ref-type&gt;&lt;contributors&gt;&lt;authors&gt;&lt;author&gt;Huang, Hongliang&lt;/author&gt;&lt;author&gt;Zhang, Wenjuan&lt;/author&gt;&lt;author&gt;Liu, Dahuan&lt;/author&gt;&lt;author&gt;Liu, Bei&lt;/author&gt;&lt;author&gt;Chen, Guangjin&lt;/author&gt;&lt;author&gt;Zhong, Chongli&lt;/author&gt;&lt;/authors&gt;&lt;/contributors&gt;&lt;titles&gt;&lt;title&gt;Effect of temperature on gas adsorption and separation in ZIF-8: A combined experimental and molecular simulation study&lt;/title&gt;&lt;secondary-title&gt;Chemical engineering science&lt;/secondary-title&gt;&lt;/titles&gt;&lt;periodical&gt;&lt;full-title&gt;Chemical engineering science&lt;/full-title&gt;&lt;/periodical&gt;&lt;pages&gt;6297-6305&lt;/pages&gt;&lt;volume&gt;66&lt;/volume&gt;&lt;number&gt;23&lt;/number&gt;&lt;dates&gt;&lt;year&gt;2011&lt;/year&gt;&lt;/dates&gt;&lt;isbn&gt;0009-2509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2" w:tooltip="Huang, 2011 #2447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2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8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1264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45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Nune&lt;/Author&gt;&lt;Year&gt;2010&lt;/Year&gt;&lt;RecNum&gt;2446&lt;/RecNum&gt;&lt;DisplayText&gt;[3]&lt;/DisplayText&gt;&lt;record&gt;&lt;rec-number&gt;2446&lt;/rec-number&gt;&lt;foreign-keys&gt;&lt;key app="EN" db-id="50wxdpzd9vd5r7e9t5b595djrfpttrxw9avp"&gt;2446&lt;/key&gt;&lt;/foreign-keys&gt;&lt;ref-type name="Journal Article"&gt;17&lt;/ref-type&gt;&lt;contributors&gt;&lt;authors&gt;&lt;author&gt;Nune, Satish K&lt;/author&gt;&lt;author&gt;Thallapally, Praveen K&lt;/author&gt;&lt;author&gt;Dohnalkova, Alice&lt;/author&gt;&lt;author&gt;Wang, Chongmin&lt;/author&gt;&lt;author&gt;Liu, Jun&lt;/author&gt;&lt;author&gt;Exarhos, Gregory J&lt;/author&gt;&lt;/authors&gt;&lt;/contributors&gt;&lt;titles&gt;&lt;title&gt;Synthesis and properties of nano zeolitic imidazolate frameworks&lt;/title&gt;&lt;secondary-title&gt;Chemical Communications&lt;/secondary-title&gt;&lt;/titles&gt;&lt;periodical&gt;&lt;full-title&gt;Chemical Communications&lt;/full-title&gt;&lt;/periodical&gt;&lt;pages&gt;4878-4880&lt;/pages&gt;&lt;volume&gt;46&lt;/volume&gt;&lt;number&gt;27&lt;/number&gt;&lt;dates&gt;&lt;year&gt;2010&lt;/year&gt;&lt;/dates&gt;&lt;isbn&gt;1364-548X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3" w:tooltip="Nune, 2010 #2446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3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71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652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65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orris&lt;/Author&gt;&lt;Year&gt;2010&lt;/Year&gt;&lt;RecNum&gt;2448&lt;/RecNum&gt;&lt;DisplayText&gt;[4]&lt;/DisplayText&gt;&lt;record&gt;&lt;rec-number&gt;2448&lt;/rec-number&gt;&lt;foreign-keys&gt;&lt;key app="EN" db-id="50wxdpzd9vd5r7e9t5b595djrfpttrxw9avp"&gt;2448&lt;/key&gt;&lt;/foreign-keys&gt;&lt;ref-type name="Journal Article"&gt;17&lt;/ref-type&gt;&lt;contributors&gt;&lt;authors&gt;&lt;author&gt;Morris, William&lt;/author&gt;&lt;author&gt;Leung, Belinda&lt;/author&gt;&lt;author&gt;Furukawa, Hiroyasu&lt;/author&gt;&lt;author&gt;Yaghi, Omar K&lt;/author&gt;&lt;author&gt;He, Ning&lt;/author&gt;&lt;author&gt;Hayashi, Hideki&lt;/author&gt;&lt;author&gt;Houndonougbo, Yao&lt;/author&gt;&lt;author&gt;Asta, Mark&lt;/author&gt;&lt;author&gt;Laird, Brian B&lt;/author&gt;&lt;author&gt;Yaghi, Omar M&lt;/author&gt;&lt;/authors&gt;&lt;/contributors&gt;&lt;titles&gt;&lt;title&gt;A combined experimental− computational investigation of carbon dioxide capture in a series of isoreticular zeolitic imidazolate frameworks&lt;/title&gt;&lt;secondary-title&gt;Journal of the American Chemical Society&lt;/secondary-title&gt;&lt;/titles&gt;&lt;periodical&gt;&lt;full-title&gt;Journal of the American Chemical Society&lt;/full-title&gt;&lt;/periodical&gt;&lt;pages&gt;11006-11008&lt;/pages&gt;&lt;volume&gt;132&lt;/volume&gt;&lt;number&gt;32&lt;/number&gt;&lt;dates&gt;&lt;year&gt;2010&lt;/year&gt;&lt;/dates&gt;&lt;isbn&gt;0002-7863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4" w:tooltip="Morris, 2010 #2448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4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95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1050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8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Wang&lt;/Author&gt;&lt;Year&gt;2008&lt;/Year&gt;&lt;RecNum&gt;2445&lt;/RecNum&gt;&lt;DisplayText&gt;[5]&lt;/DisplayText&gt;&lt;record&gt;&lt;rec-number&gt;2445&lt;/rec-number&gt;&lt;foreign-keys&gt;&lt;key app="EN" db-id="50wxdpzd9vd5r7e9t5b595djrfpttrxw9avp"&gt;2445&lt;/key&gt;&lt;/foreign-keys&gt;&lt;ref-type name="Journal Article"&gt;17&lt;/ref-type&gt;&lt;contributors&gt;&lt;authors&gt;&lt;author&gt;Wang, Bo&lt;/author&gt;&lt;author&gt;Côté, Adrien P&lt;/author&gt;&lt;author&gt;Furukawa, Hiroyasu&lt;/author&gt;&lt;author&gt;O’Keeffe, Michael&lt;/author&gt;&lt;author&gt;Yaghi, Omar M&lt;/author&gt;&lt;/authors&gt;&lt;/contributors&gt;&lt;titles&gt;&lt;title&gt;Colossal cages in zeolitic imidazolate frameworks as selective carbon dioxide reservoirs&lt;/title&gt;&lt;secondary-title&gt;Nature&lt;/secondary-title&gt;&lt;/titles&gt;&lt;periodical&gt;&lt;full-title&gt;Nature&lt;/full-title&gt;&lt;/periodical&gt;&lt;pages&gt;207&lt;/pages&gt;&lt;volume&gt;453&lt;/volume&gt;&lt;number&gt;7192&lt;/number&gt;&lt;dates&gt;&lt;year&gt;2008&lt;/year&gt;&lt;/dates&gt;&lt;isbn&gt;1476-4687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5" w:tooltip="Wang, 2008 #2445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5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97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564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orris&lt;/Author&gt;&lt;Year&gt;2010&lt;/Year&gt;&lt;RecNum&gt;2448&lt;/RecNum&gt;&lt;DisplayText&gt;[4]&lt;/DisplayText&gt;&lt;record&gt;&lt;rec-number&gt;2448&lt;/rec-number&gt;&lt;foreign-keys&gt;&lt;key app="EN" db-id="50wxdpzd9vd5r7e9t5b595djrfpttrxw9avp"&gt;2448&lt;/key&gt;&lt;/foreign-keys&gt;&lt;ref-type name="Journal Article"&gt;17&lt;/ref-type&gt;&lt;contributors&gt;&lt;authors&gt;&lt;author&gt;Morris, William&lt;/author&gt;&lt;author&gt;Leung, Belinda&lt;/author&gt;&lt;author&gt;Furukawa, Hiroyasu&lt;/author&gt;&lt;author&gt;Yaghi, Omar K&lt;/author&gt;&lt;author&gt;He, Ning&lt;/author&gt;&lt;author&gt;Hayashi, Hideki&lt;/author&gt;&lt;author&gt;Houndonougbo, Yao&lt;/author&gt;&lt;author&gt;Asta, Mark&lt;/author&gt;&lt;author&gt;Laird, Brian B&lt;/author&gt;&lt;author&gt;Yaghi, Omar M&lt;/author&gt;&lt;/authors&gt;&lt;/contributors&gt;&lt;titles&gt;&lt;title&gt;A combined experimental− computational investigation of carbon dioxide capture in a series of isoreticular zeolitic imidazolate frameworks&lt;/title&gt;&lt;secondary-title&gt;Journal of the American Chemical Society&lt;/secondary-title&gt;&lt;/titles&gt;&lt;periodical&gt;&lt;full-title&gt;Journal of the American Chemical Society&lt;/full-title&gt;&lt;/periodical&gt;&lt;pages&gt;11006-11008&lt;/pages&gt;&lt;volume&gt;132&lt;/volume&gt;&lt;number&gt;32&lt;/number&gt;&lt;dates&gt;&lt;year&gt;2010&lt;/year&gt;&lt;/dates&gt;&lt;isbn&gt;0002-7863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4" w:tooltip="Morris, 2010 #2448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4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MOF-5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350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91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Saha&lt;/Author&gt;&lt;Year&gt;2010&lt;/Year&gt;&lt;RecNum&gt;2449&lt;/RecNum&gt;&lt;DisplayText&gt;[6]&lt;/DisplayText&gt;&lt;record&gt;&lt;rec-number&gt;2449&lt;/rec-number&gt;&lt;foreign-keys&gt;&lt;key app="EN" db-id="50wxdpzd9vd5r7e9t5b595djrfpttrxw9avp"&gt;2449&lt;/key&gt;&lt;/foreign-keys&gt;&lt;ref-type name="Journal Article"&gt;17&lt;/ref-type&gt;&lt;contributors&gt;&lt;authors&gt;&lt;author&gt;Saha, Dipendu&lt;/author&gt;&lt;author&gt;Bao, Zongbi&lt;/author&gt;&lt;author&gt;Jia, Feng&lt;/author&gt;&lt;author&gt;Deng, Shuguang&lt;/author&gt;&lt;/authors&gt;&lt;/contributors&gt;&lt;titles&gt;&lt;title&gt;Adsorption of CO2, CH4, N2O, and N2 on MOF-5, MOF-177, and zeolite 5A&lt;/title&gt;&lt;secondary-title&gt;Environmental science &amp;amp; technology&lt;/secondary-title&gt;&lt;/titles&gt;&lt;periodical&gt;&lt;full-title&gt;Environmental science &amp;amp; technology&lt;/full-title&gt;&lt;/periodical&gt;&lt;pages&gt;1820-1826&lt;/pages&gt;&lt;volume&gt;44&lt;/volume&gt;&lt;number&gt;5&lt;/number&gt;&lt;dates&gt;&lt;year&gt;2010&lt;/year&gt;&lt;/dates&gt;&lt;isbn&gt;0013-936X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6" w:tooltip="Saha, 2010 #2449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6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ZIF-100</w:t>
            </w:r>
          </w:p>
        </w:tc>
        <w:tc>
          <w:tcPr>
            <w:tcW w:w="1676" w:type="dxa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595</w:t>
            </w:r>
          </w:p>
        </w:tc>
        <w:tc>
          <w:tcPr>
            <w:tcW w:w="0" w:type="auto"/>
          </w:tcPr>
          <w:p w:rsidR="002D16B5" w:rsidRPr="000F66FC" w:rsidRDefault="002D16B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9</w:t>
            </w:r>
          </w:p>
        </w:tc>
        <w:tc>
          <w:tcPr>
            <w:tcW w:w="0" w:type="auto"/>
          </w:tcPr>
          <w:p w:rsidR="002D16B5" w:rsidRPr="000F66FC" w:rsidRDefault="00704BC4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="00EC39A4" w:rsidRPr="000F66FC"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Wang&lt;/Author&gt;&lt;Year&gt;2008&lt;/Year&gt;&lt;RecNum&gt;2445&lt;/RecNum&gt;&lt;DisplayText&gt;[5]&lt;/DisplayText&gt;&lt;record&gt;&lt;rec-number&gt;2445&lt;/rec-number&gt;&lt;foreign-keys&gt;&lt;key app="EN" db-id="50wxdpzd9vd5r7e9t5b595djrfpttrxw9avp"&gt;2445&lt;/key&gt;&lt;/foreign-keys&gt;&lt;ref-type name="Journal Article"&gt;17&lt;/ref-type&gt;&lt;contributors&gt;&lt;authors&gt;&lt;author&gt;Wang, Bo&lt;/author&gt;&lt;author&gt;Côté, Adrien P&lt;/author&gt;&lt;author&gt;Furukawa, Hiroyasu&lt;/author&gt;&lt;author&gt;O’Keeffe, Michael&lt;/author&gt;&lt;author&gt;Yaghi, Omar M&lt;/author&gt;&lt;/authors&gt;&lt;/contributors&gt;&lt;titles&gt;&lt;title&gt;Colossal cages in zeolitic imidazolate frameworks as selective carbon dioxide reservoirs&lt;/title&gt;&lt;secondary-title&gt;Nature&lt;/secondary-title&gt;&lt;/titles&gt;&lt;periodical&gt;&lt;full-title&gt;Nature&lt;/full-title&gt;&lt;/periodical&gt;&lt;pages&gt;207&lt;/pages&gt;&lt;volume&gt;453&lt;/volume&gt;&lt;number&gt;7192&lt;/number&gt;&lt;dates&gt;&lt;year&gt;2008&lt;/year&gt;&lt;/dates&gt;&lt;isbn&gt;1476-4687&lt;/isbn&gt;&lt;urls&gt;&lt;/urls&gt;&lt;/record&gt;&lt;/Cite&gt;&lt;/EndNote&gt;</w:instrTex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[</w:t>
            </w:r>
            <w:hyperlink w:anchor="_ENREF_5" w:tooltip="Wang, 2008 #2445" w:history="1">
              <w:r w:rsidR="00EC39A4" w:rsidRPr="000F66FC">
                <w:rPr>
                  <w:rFonts w:asciiTheme="majorBidi" w:hAnsiTheme="majorBidi" w:cstheme="majorBidi"/>
                  <w:noProof/>
                  <w:sz w:val="24"/>
                  <w:szCs w:val="24"/>
                </w:rPr>
                <w:t>5</w:t>
              </w:r>
            </w:hyperlink>
            <w:r w:rsidR="00EC39A4" w:rsidRPr="000F66FC">
              <w:rPr>
                <w:rFonts w:asciiTheme="majorBidi" w:hAnsiTheme="majorBidi" w:cstheme="majorBidi"/>
                <w:noProof/>
                <w:sz w:val="24"/>
                <w:szCs w:val="24"/>
              </w:rPr>
              <w:t>]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:rsidR="00B626E4" w:rsidRPr="000F66FC" w:rsidRDefault="00B626E4" w:rsidP="00B9584F">
      <w:pPr>
        <w:autoSpaceDE w:val="0"/>
        <w:autoSpaceDN w:val="0"/>
        <w:adjustRightInd w:val="0"/>
        <w:spacing w:before="60" w:after="0" w:line="240" w:lineRule="auto"/>
        <w:ind w:left="806" w:right="806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a</w:t>
      </w:r>
      <w:r w:rsidRPr="000F66FC">
        <w:rPr>
          <w:rFonts w:asciiTheme="majorBidi" w:hAnsiTheme="majorBidi" w:cstheme="majorBidi"/>
          <w:sz w:val="24"/>
          <w:szCs w:val="24"/>
        </w:rPr>
        <w:t>BET surface area</w:t>
      </w:r>
    </w:p>
    <w:p w:rsidR="00B626E4" w:rsidRPr="000F66FC" w:rsidRDefault="00B626E4" w:rsidP="00B626E4">
      <w:pPr>
        <w:rPr>
          <w:rFonts w:asciiTheme="majorBidi" w:hAnsiTheme="majorBidi" w:cstheme="majorBidi"/>
          <w:sz w:val="24"/>
          <w:szCs w:val="24"/>
        </w:rPr>
      </w:pPr>
    </w:p>
    <w:p w:rsidR="00A32405" w:rsidRPr="000F66FC" w:rsidRDefault="00A32405" w:rsidP="00EB0DA4">
      <w:pPr>
        <w:spacing w:before="480" w:after="0" w:line="360" w:lineRule="auto"/>
        <w:ind w:left="907" w:right="907"/>
        <w:jc w:val="center"/>
        <w:rPr>
          <w:rFonts w:ascii="Times New Roman" w:hAnsi="Times New Roman" w:cs="Times New Roman"/>
          <w:sz w:val="24"/>
          <w:szCs w:val="24"/>
          <w:lang w:eastAsia="zh-CN"/>
        </w:rPr>
      </w:pPr>
      <w:r w:rsidRPr="000F66FC">
        <w:rPr>
          <w:rFonts w:ascii="Times New Roman" w:hAnsi="Times New Roman" w:cs="Times New Roman" w:hint="eastAsia"/>
          <w:sz w:val="24"/>
          <w:szCs w:val="24"/>
          <w:lang w:eastAsia="zh-CN"/>
        </w:rPr>
        <w:t>Table S4</w:t>
      </w:r>
      <w:r w:rsidR="00B9584F" w:rsidRPr="000F66FC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Pr="000F66FC">
        <w:rPr>
          <w:rFonts w:ascii="Times New Roman" w:hAnsi="Times New Roman" w:cs="Times New Roman" w:hint="eastAsia"/>
          <w:sz w:val="24"/>
          <w:szCs w:val="24"/>
          <w:lang w:eastAsia="zh-CN"/>
        </w:rPr>
        <w:t>Various synthetic conditions and the yields of resultant products</w:t>
      </w:r>
      <w:r w:rsidR="003B4BA4" w:rsidRPr="000F66FC">
        <w:rPr>
          <w:rFonts w:ascii="Times New Roman" w:hAnsi="Times New Roman" w:cs="Times New Roman"/>
          <w:sz w:val="24"/>
          <w:szCs w:val="24"/>
          <w:lang w:eastAsia="zh-CN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990"/>
        <w:gridCol w:w="1295"/>
        <w:gridCol w:w="1370"/>
        <w:gridCol w:w="2735"/>
      </w:tblGrid>
      <w:tr w:rsidR="000F66FC" w:rsidRPr="000F66FC" w:rsidTr="00B9584F">
        <w:trPr>
          <w:jc w:val="center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2405" w:rsidRPr="000F66FC" w:rsidRDefault="00CF5EB2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/>
                <w:sz w:val="24"/>
                <w:szCs w:val="24"/>
                <w:lang w:eastAsia="zh-CN"/>
              </w:rPr>
              <w:t>S</w:t>
            </w:r>
            <w:r w:rsidR="00A32405"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ample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Zn ratio</w:t>
            </w:r>
          </w:p>
        </w:tc>
        <w:tc>
          <w:tcPr>
            <w:tcW w:w="12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Co rati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2-mIm ratio</w:t>
            </w:r>
          </w:p>
        </w:tc>
        <w:tc>
          <w:tcPr>
            <w:tcW w:w="27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/>
                <w:sz w:val="24"/>
                <w:szCs w:val="24"/>
                <w:lang w:eastAsia="zh-CN"/>
              </w:rPr>
              <w:t>T</w:t>
            </w: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ime of ultrasonication (min)</w:t>
            </w:r>
          </w:p>
        </w:tc>
      </w:tr>
      <w:tr w:rsidR="000F66FC" w:rsidRPr="000F66FC" w:rsidTr="00B9584F">
        <w:trPr>
          <w:jc w:val="center"/>
        </w:trPr>
        <w:tc>
          <w:tcPr>
            <w:tcW w:w="126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295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2</w:t>
            </w:r>
          </w:p>
        </w:tc>
        <w:tc>
          <w:tcPr>
            <w:tcW w:w="2735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 xml:space="preserve">15 </w:t>
            </w:r>
          </w:p>
        </w:tc>
      </w:tr>
      <w:tr w:rsidR="000F66FC" w:rsidRPr="000F66FC" w:rsidTr="00B9584F">
        <w:trPr>
          <w:jc w:val="center"/>
        </w:trPr>
        <w:tc>
          <w:tcPr>
            <w:tcW w:w="1260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990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295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0" w:type="auto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2735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 xml:space="preserve">15 </w:t>
            </w:r>
          </w:p>
        </w:tc>
      </w:tr>
      <w:tr w:rsidR="000F66FC" w:rsidRPr="000F66FC" w:rsidTr="00B9584F">
        <w:trPr>
          <w:jc w:val="center"/>
        </w:trPr>
        <w:tc>
          <w:tcPr>
            <w:tcW w:w="1260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990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295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0" w:type="auto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8</w:t>
            </w:r>
          </w:p>
        </w:tc>
        <w:tc>
          <w:tcPr>
            <w:tcW w:w="2735" w:type="dxa"/>
          </w:tcPr>
          <w:p w:rsidR="00A32405" w:rsidRPr="000F66FC" w:rsidRDefault="00A32405" w:rsidP="00B9584F">
            <w:pPr>
              <w:spacing w:before="60" w:after="60"/>
              <w:jc w:val="center"/>
              <w:rPr>
                <w:rFonts w:ascii="Times New Roman" w:hAnsi="Times New Roman" w:cs="Times New Roman"/>
                <w:sz w:val="24"/>
                <w:szCs w:val="24"/>
                <w:lang w:eastAsia="zh-CN"/>
              </w:rPr>
            </w:pPr>
            <w:r w:rsidRPr="000F66FC">
              <w:rPr>
                <w:rFonts w:ascii="Times New Roman" w:hAnsi="Times New Roman" w:cs="Times New Roman" w:hint="eastAsia"/>
                <w:sz w:val="24"/>
                <w:szCs w:val="24"/>
                <w:lang w:eastAsia="zh-CN"/>
              </w:rPr>
              <w:t>60</w:t>
            </w:r>
          </w:p>
        </w:tc>
      </w:tr>
    </w:tbl>
    <w:p w:rsidR="00A32405" w:rsidRPr="000F66FC" w:rsidRDefault="00A32405" w:rsidP="00A32405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A32405" w:rsidRPr="000F66FC" w:rsidRDefault="00A32405" w:rsidP="00A32405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A32405" w:rsidRPr="000F66FC" w:rsidRDefault="00A32405" w:rsidP="00EB0DA4">
      <w:pPr>
        <w:autoSpaceDE w:val="0"/>
        <w:autoSpaceDN w:val="0"/>
        <w:adjustRightInd w:val="0"/>
        <w:spacing w:before="240" w:after="120" w:line="240" w:lineRule="auto"/>
        <w:ind w:left="1267" w:right="1267"/>
        <w:jc w:val="both"/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</w:rPr>
        <w:t>Table S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5</w:t>
      </w:r>
      <w:r w:rsidR="00B033D4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5A211A" w:rsidRPr="000F66FC">
        <w:rPr>
          <w:rFonts w:asciiTheme="majorBidi" w:hAnsiTheme="majorBidi" w:cstheme="majorBidi"/>
          <w:sz w:val="24"/>
          <w:szCs w:val="24"/>
        </w:rPr>
        <w:t>Structural</w:t>
      </w:r>
      <w:r w:rsidRPr="000F66FC">
        <w:rPr>
          <w:rFonts w:asciiTheme="majorBidi" w:hAnsiTheme="majorBidi" w:cstheme="majorBidi"/>
          <w:sz w:val="24"/>
          <w:szCs w:val="24"/>
        </w:rPr>
        <w:t xml:space="preserve"> characteristics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</w:t>
      </w:r>
      <w:r w:rsidRPr="000F66FC">
        <w:rPr>
          <w:rFonts w:asciiTheme="majorBidi" w:hAnsiTheme="majorBidi" w:cstheme="majorBidi"/>
          <w:sz w:val="24"/>
          <w:szCs w:val="24"/>
        </w:rPr>
        <w:t xml:space="preserve">of Zn/Co ZIF-L, synthesized via ultrasound 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with various metal/ligand ratios</w:t>
      </w:r>
      <w:r w:rsidR="005A211A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1856"/>
        <w:gridCol w:w="1174"/>
        <w:gridCol w:w="2730"/>
      </w:tblGrid>
      <w:tr w:rsidR="000F66FC" w:rsidRPr="000F66FC" w:rsidTr="00B9584F">
        <w:trPr>
          <w:jc w:val="center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CF5EB2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  <w:lang w:eastAsia="zh-CN"/>
              </w:rPr>
              <w:t>Sample</w:t>
            </w:r>
          </w:p>
        </w:tc>
        <w:tc>
          <w:tcPr>
            <w:tcW w:w="1856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a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BET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b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L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730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Pore volume (c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3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0F66FC" w:rsidRPr="000F66FC" w:rsidTr="00B9584F">
        <w:trPr>
          <w:jc w:val="center"/>
        </w:trPr>
        <w:tc>
          <w:tcPr>
            <w:tcW w:w="126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1856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7.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8.8</w:t>
            </w:r>
          </w:p>
        </w:tc>
        <w:tc>
          <w:tcPr>
            <w:tcW w:w="273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.007</w:t>
            </w:r>
          </w:p>
        </w:tc>
      </w:tr>
      <w:tr w:rsidR="000F66FC" w:rsidRPr="000F66FC" w:rsidTr="00B9584F">
        <w:trPr>
          <w:jc w:val="center"/>
        </w:trPr>
        <w:tc>
          <w:tcPr>
            <w:tcW w:w="126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</w:t>
            </w:r>
          </w:p>
        </w:tc>
        <w:tc>
          <w:tcPr>
            <w:tcW w:w="1856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.4</w:t>
            </w:r>
          </w:p>
        </w:tc>
        <w:tc>
          <w:tcPr>
            <w:tcW w:w="0" w:type="auto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.19</w:t>
            </w:r>
          </w:p>
        </w:tc>
        <w:tc>
          <w:tcPr>
            <w:tcW w:w="273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.001</w:t>
            </w:r>
          </w:p>
        </w:tc>
      </w:tr>
      <w:tr w:rsidR="000F66FC" w:rsidRPr="000F66FC" w:rsidTr="00B9584F">
        <w:trPr>
          <w:jc w:val="center"/>
        </w:trPr>
        <w:tc>
          <w:tcPr>
            <w:tcW w:w="126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1856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7.2</w:t>
            </w:r>
          </w:p>
        </w:tc>
        <w:tc>
          <w:tcPr>
            <w:tcW w:w="0" w:type="auto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6</w:t>
            </w:r>
          </w:p>
        </w:tc>
        <w:tc>
          <w:tcPr>
            <w:tcW w:w="273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0.01</w:t>
            </w:r>
          </w:p>
        </w:tc>
      </w:tr>
    </w:tbl>
    <w:p w:rsidR="00A32405" w:rsidRPr="000F66FC" w:rsidRDefault="00A32405" w:rsidP="00B9584F">
      <w:pPr>
        <w:autoSpaceDE w:val="0"/>
        <w:autoSpaceDN w:val="0"/>
        <w:adjustRightInd w:val="0"/>
        <w:spacing w:before="60" w:after="0" w:line="240" w:lineRule="auto"/>
        <w:ind w:left="1267" w:right="1267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a</w:t>
      </w:r>
      <w:r w:rsidRPr="000F66FC">
        <w:rPr>
          <w:rFonts w:asciiTheme="majorBidi" w:hAnsiTheme="majorBidi" w:cstheme="majorBidi"/>
          <w:sz w:val="24"/>
          <w:szCs w:val="24"/>
        </w:rPr>
        <w:t xml:space="preserve">BET surface area; </w:t>
      </w: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b</w:t>
      </w:r>
      <w:r w:rsidRPr="000F66FC">
        <w:rPr>
          <w:rFonts w:asciiTheme="majorBidi" w:hAnsiTheme="majorBidi" w:cstheme="majorBidi"/>
          <w:sz w:val="24"/>
          <w:szCs w:val="24"/>
        </w:rPr>
        <w:t>Langmuir surface area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  <w:lang w:eastAsia="zh-CN"/>
        </w:rPr>
        <w:br w:type="page"/>
      </w:r>
    </w:p>
    <w:p w:rsidR="00A32405" w:rsidRPr="000F66FC" w:rsidRDefault="00A32405" w:rsidP="00B9584F">
      <w:pPr>
        <w:autoSpaceDE w:val="0"/>
        <w:autoSpaceDN w:val="0"/>
        <w:adjustRightInd w:val="0"/>
        <w:spacing w:after="120" w:line="240" w:lineRule="auto"/>
        <w:ind w:left="1296" w:right="1296"/>
        <w:jc w:val="both"/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</w:rPr>
        <w:lastRenderedPageBreak/>
        <w:t>Table S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6</w:t>
      </w:r>
      <w:r w:rsidR="00B9584F" w:rsidRPr="000F66FC">
        <w:rPr>
          <w:rFonts w:asciiTheme="majorBidi" w:hAnsiTheme="majorBidi" w:cstheme="majorBidi"/>
          <w:sz w:val="24"/>
          <w:szCs w:val="24"/>
        </w:rPr>
        <w:t xml:space="preserve">. </w:t>
      </w:r>
      <w:r w:rsidR="005A211A" w:rsidRPr="000F66FC">
        <w:rPr>
          <w:rFonts w:asciiTheme="majorBidi" w:hAnsiTheme="majorBidi" w:cstheme="majorBidi"/>
          <w:sz w:val="24"/>
          <w:szCs w:val="24"/>
        </w:rPr>
        <w:t>Structural</w:t>
      </w:r>
      <w:r w:rsidRPr="000F66FC">
        <w:rPr>
          <w:rFonts w:asciiTheme="majorBidi" w:hAnsiTheme="majorBidi" w:cstheme="majorBidi"/>
          <w:sz w:val="24"/>
          <w:szCs w:val="24"/>
        </w:rPr>
        <w:t xml:space="preserve"> characteristics of 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Zn and Co</w:t>
      </w:r>
      <w:r w:rsidRPr="000F66FC">
        <w:rPr>
          <w:rFonts w:asciiTheme="majorBidi" w:hAnsiTheme="majorBidi" w:cstheme="majorBidi"/>
          <w:sz w:val="24"/>
          <w:szCs w:val="24"/>
        </w:rPr>
        <w:t xml:space="preserve"> ZIF-L, synthesized via ultrasound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</w:t>
      </w:r>
      <w:r w:rsidR="005A211A" w:rsidRPr="000F66FC">
        <w:rPr>
          <w:rFonts w:asciiTheme="majorBidi" w:hAnsiTheme="majorBidi" w:cstheme="majorBidi"/>
          <w:sz w:val="24"/>
          <w:szCs w:val="24"/>
          <w:lang w:eastAsia="zh-CN"/>
        </w:rPr>
        <w:t>with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in 15 min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0"/>
        <w:gridCol w:w="1440"/>
        <w:gridCol w:w="1350"/>
        <w:gridCol w:w="2340"/>
      </w:tblGrid>
      <w:tr w:rsidR="000F66FC" w:rsidRPr="000F66FC" w:rsidTr="00B9584F">
        <w:trPr>
          <w:jc w:val="center"/>
        </w:trPr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CF5EB2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  <w:lang w:eastAsia="zh-CN"/>
              </w:rPr>
              <w:t>Product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a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BET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b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L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 xml:space="preserve"> /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Pore volume (cm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3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g</w:t>
            </w:r>
            <w:r w:rsidRPr="000F66FC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-1</w:t>
            </w:r>
            <w:r w:rsidRPr="000F66FC">
              <w:rPr>
                <w:rFonts w:asciiTheme="majorBidi" w:hAnsiTheme="majorBidi" w:cstheme="majorBidi"/>
                <w:sz w:val="24"/>
                <w:szCs w:val="24"/>
              </w:rPr>
              <w:t>)</w:t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Zn ZIF-L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4.3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2.8</w:t>
            </w:r>
          </w:p>
        </w:tc>
        <w:tc>
          <w:tcPr>
            <w:tcW w:w="2340" w:type="dxa"/>
            <w:tcBorders>
              <w:top w:val="single" w:sz="4" w:space="0" w:color="auto"/>
            </w:tcBorders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00</w:t>
            </w: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4</w:t>
            </w:r>
          </w:p>
        </w:tc>
      </w:tr>
      <w:tr w:rsidR="000F66FC" w:rsidRPr="000F66FC" w:rsidTr="00B9584F">
        <w:trPr>
          <w:jc w:val="center"/>
        </w:trPr>
        <w:tc>
          <w:tcPr>
            <w:tcW w:w="180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Co ZIF-L</w:t>
            </w:r>
          </w:p>
        </w:tc>
        <w:tc>
          <w:tcPr>
            <w:tcW w:w="144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0</w:t>
            </w:r>
          </w:p>
        </w:tc>
        <w:tc>
          <w:tcPr>
            <w:tcW w:w="135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16.6</w:t>
            </w:r>
          </w:p>
        </w:tc>
        <w:tc>
          <w:tcPr>
            <w:tcW w:w="2340" w:type="dxa"/>
          </w:tcPr>
          <w:p w:rsidR="00A32405" w:rsidRPr="000F66FC" w:rsidRDefault="00A32405" w:rsidP="00B9584F">
            <w:pPr>
              <w:autoSpaceDE w:val="0"/>
              <w:autoSpaceDN w:val="0"/>
              <w:adjustRightInd w:val="0"/>
              <w:spacing w:before="60" w:after="60"/>
              <w:jc w:val="center"/>
              <w:rPr>
                <w:rFonts w:asciiTheme="majorBidi" w:hAnsiTheme="majorBidi" w:cstheme="majorBidi"/>
                <w:sz w:val="24"/>
                <w:szCs w:val="24"/>
                <w:lang w:eastAsia="zh-CN"/>
              </w:rPr>
            </w:pPr>
            <w:r w:rsidRPr="000F66FC">
              <w:rPr>
                <w:rFonts w:asciiTheme="majorBidi" w:hAnsiTheme="majorBidi" w:cstheme="majorBidi"/>
                <w:sz w:val="24"/>
                <w:szCs w:val="24"/>
              </w:rPr>
              <w:t>0.00</w:t>
            </w:r>
            <w:r w:rsidRPr="000F66FC">
              <w:rPr>
                <w:rFonts w:asciiTheme="majorBidi" w:hAnsiTheme="majorBidi" w:cstheme="majorBidi" w:hint="eastAsia"/>
                <w:sz w:val="24"/>
                <w:szCs w:val="24"/>
                <w:lang w:eastAsia="zh-CN"/>
              </w:rPr>
              <w:t>2</w:t>
            </w:r>
          </w:p>
        </w:tc>
      </w:tr>
    </w:tbl>
    <w:p w:rsidR="00A32405" w:rsidRPr="000F66FC" w:rsidRDefault="00A32405" w:rsidP="00B9584F">
      <w:pPr>
        <w:autoSpaceDE w:val="0"/>
        <w:autoSpaceDN w:val="0"/>
        <w:adjustRightInd w:val="0"/>
        <w:spacing w:before="60" w:after="0" w:line="240" w:lineRule="auto"/>
        <w:ind w:left="1296" w:right="1296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a</w:t>
      </w:r>
      <w:r w:rsidRPr="000F66FC">
        <w:rPr>
          <w:rFonts w:asciiTheme="majorBidi" w:hAnsiTheme="majorBidi" w:cstheme="majorBidi"/>
          <w:sz w:val="24"/>
          <w:szCs w:val="24"/>
        </w:rPr>
        <w:t xml:space="preserve">BET surface area; </w:t>
      </w:r>
      <w:r w:rsidRPr="000F66FC">
        <w:rPr>
          <w:rFonts w:asciiTheme="majorBidi" w:hAnsiTheme="majorBidi" w:cstheme="majorBidi"/>
          <w:sz w:val="24"/>
          <w:szCs w:val="24"/>
          <w:vertAlign w:val="superscript"/>
        </w:rPr>
        <w:t>b</w:t>
      </w:r>
      <w:r w:rsidRPr="000F66FC">
        <w:rPr>
          <w:rFonts w:asciiTheme="majorBidi" w:hAnsiTheme="majorBidi" w:cstheme="majorBidi"/>
          <w:sz w:val="24"/>
          <w:szCs w:val="24"/>
        </w:rPr>
        <w:t>Langmuir surface area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  <w:lang w:eastAsia="zh-CN"/>
        </w:rPr>
        <w:br w:type="page"/>
      </w:r>
    </w:p>
    <w:p w:rsidR="00697524" w:rsidRPr="000F66FC" w:rsidRDefault="00321A65" w:rsidP="00321A65">
      <w:pPr>
        <w:rPr>
          <w:rFonts w:asciiTheme="majorBidi" w:hAnsiTheme="majorBidi" w:cstheme="majorBidi"/>
          <w:b/>
          <w:bCs/>
        </w:rPr>
      </w:pPr>
      <w:r w:rsidRPr="000F66FC">
        <w:rPr>
          <w:rFonts w:asciiTheme="majorBidi" w:hAnsiTheme="majorBidi" w:cstheme="majorBidi"/>
          <w:b/>
          <w:bCs/>
          <w:noProof/>
        </w:rPr>
        <w:lastRenderedPageBreak/>
        <mc:AlternateContent>
          <mc:Choice Requires="wpg">
            <w:drawing>
              <wp:anchor distT="0" distB="0" distL="114300" distR="114300" simplePos="0" relativeHeight="251690496" behindDoc="0" locked="0" layoutInCell="1" allowOverlap="1" wp14:anchorId="57C23729" wp14:editId="50CB0678">
                <wp:simplePos x="0" y="0"/>
                <wp:positionH relativeFrom="margin">
                  <wp:align>center</wp:align>
                </wp:positionH>
                <wp:positionV relativeFrom="paragraph">
                  <wp:posOffset>0</wp:posOffset>
                </wp:positionV>
                <wp:extent cx="5720080" cy="5303520"/>
                <wp:effectExtent l="0" t="0" r="0" b="0"/>
                <wp:wrapNone/>
                <wp:docPr id="299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5303520"/>
                          <a:chOff x="0" y="0"/>
                          <a:chExt cx="5720080" cy="5303520"/>
                        </a:xfrm>
                      </wpg:grpSpPr>
                      <pic:pic xmlns:pic="http://schemas.openxmlformats.org/drawingml/2006/picture">
                        <pic:nvPicPr>
                          <pic:cNvPr id="301" name="Picture 301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7" t="3941" r="16766" b="493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91440"/>
                            <a:ext cx="2774950" cy="25603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02" name="Picture 302"/>
                          <pic:cNvPicPr/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5" r="15495" b="98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07030" y="0"/>
                            <a:ext cx="2813050" cy="2651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03" name="Picture 303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714" r="1613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6510" y="2651760"/>
                            <a:ext cx="2758440" cy="2651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04" name="Picture 304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35" t="2" r="16138" b="73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29890" y="2651760"/>
                            <a:ext cx="2767330" cy="26517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05" name="Text Box 18"/>
                        <wps:cNvSpPr txBox="1"/>
                        <wps:spPr>
                          <a:xfrm>
                            <a:off x="50038" y="9144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321A65" w:rsidRDefault="00321A65" w:rsidP="00321A65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6" name="Text Box 18"/>
                        <wps:cNvSpPr txBox="1"/>
                        <wps:spPr>
                          <a:xfrm>
                            <a:off x="2937256" y="9144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321A65" w:rsidRDefault="00321A65" w:rsidP="00321A65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7" name="Text Box 18"/>
                        <wps:cNvSpPr txBox="1"/>
                        <wps:spPr>
                          <a:xfrm>
                            <a:off x="54610" y="2776728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321A65" w:rsidRDefault="00321A65" w:rsidP="00321A65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8" name="Text Box 18"/>
                        <wps:cNvSpPr txBox="1"/>
                        <wps:spPr>
                          <a:xfrm>
                            <a:off x="2937256" y="274320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321A65" w:rsidRDefault="00321A65" w:rsidP="00321A65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d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57C23729" id="Group 11" o:spid="_x0000_s1026" style="position:absolute;margin-left:0;margin-top:0;width:450.4pt;height:417.6pt;z-index:251690496;mso-position-horizontal:center;mso-position-horizontal-relative:margin" coordsize="57200,5303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01" o:spid="_x0000_s1027" type="#_x0000_t75" style="position:absolute;top:914;width:27749;height:25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">
                  <v:imagedata r:id="rId10" o:title="" croptop="2583f" cropbottom="323f" cropleft="10405f" cropright="10988f"/>
                </v:shape>
                <v:shape id="Picture 302" o:spid="_x0000_s1028" type="#_x0000_t75" style="position:absolute;left:29070;width:28130;height:265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">
                  <v:imagedata r:id="rId11" o:title="" cropbottom="642f" cropleft="10404f" cropright="10155f"/>
                </v:shape>
                <v:shape id="Picture 303" o:spid="_x0000_s1029" type="#_x0000_t75" style="position:absolute;left:165;top:26517;width:27584;height:2651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">
                  <v:imagedata r:id="rId12" o:title="" cropleft="10298f" cropright="10576f"/>
                </v:shape>
                <v:shape id="Picture 304" o:spid="_x0000_s1030" type="#_x0000_t75" style="position:absolute;left:29298;top:26517;width:27674;height:2651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">
                  <v:imagedata r:id="rId13" o:title="" croptop="1f" cropbottom="482f" cropleft="10509f" cropright="10576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8" o:spid="_x0000_s1031" type="#_x0000_t202" style="position:absolute;left:500;top:914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" filled="f" stroked="f" strokeweight=".5pt">
                  <v:textbox>
                    <w:txbxContent>
                      <w:p w:rsidR="00321A65" w:rsidRDefault="00321A65" w:rsidP="00321A65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a)</w:t>
                        </w:r>
                      </w:p>
                    </w:txbxContent>
                  </v:textbox>
                </v:shape>
                <v:shape id="Text Box 18" o:spid="_x0000_s1032" type="#_x0000_t202" style="position:absolute;left:29372;top:914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" filled="f" stroked="f" strokeweight=".5pt">
                  <v:textbox>
                    <w:txbxContent>
                      <w:p w:rsidR="00321A65" w:rsidRDefault="00321A65" w:rsidP="00321A65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b)</w:t>
                        </w:r>
                      </w:p>
                    </w:txbxContent>
                  </v:textbox>
                </v:shape>
                <v:shape id="Text Box 18" o:spid="_x0000_s1033" type="#_x0000_t202" style="position:absolute;left:546;top:27767;width:6000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" filled="f" stroked="f" strokeweight=".5pt">
                  <v:textbox>
                    <w:txbxContent>
                      <w:p w:rsidR="00321A65" w:rsidRDefault="00321A65" w:rsidP="00321A65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c)</w:t>
                        </w:r>
                      </w:p>
                    </w:txbxContent>
                  </v:textbox>
                </v:shape>
                <v:shape id="Text Box 18" o:spid="_x0000_s1034" type="#_x0000_t202" style="position:absolute;left:29372;top:27432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" filled="f" stroked="f" strokeweight=".5pt">
                  <v:textbox>
                    <w:txbxContent>
                      <w:p w:rsidR="00321A65" w:rsidRDefault="00321A65" w:rsidP="00321A65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d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D56FD6" w:rsidP="00321A65">
      <w:pPr>
        <w:rPr>
          <w:rFonts w:asciiTheme="majorBidi" w:hAnsiTheme="majorBidi" w:cstheme="majorBidi"/>
          <w:b/>
          <w:bCs/>
        </w:rPr>
      </w:pPr>
      <w:r w:rsidRPr="000F66FC">
        <w:rPr>
          <w:rFonts w:asciiTheme="majorBidi" w:hAnsiTheme="majorBidi" w:cstheme="majorBidi"/>
          <w:b/>
          <w:bCs/>
          <w:noProof/>
        </w:rPr>
        <mc:AlternateContent>
          <mc:Choice Requires="wpg">
            <w:drawing>
              <wp:anchor distT="0" distB="0" distL="114300" distR="114300" simplePos="0" relativeHeight="251692544" behindDoc="0" locked="0" layoutInCell="1" allowOverlap="1" wp14:anchorId="2EA9F71D" wp14:editId="4979EEA6">
                <wp:simplePos x="0" y="0"/>
                <wp:positionH relativeFrom="column">
                  <wp:posOffset>1422400</wp:posOffset>
                </wp:positionH>
                <wp:positionV relativeFrom="paragraph">
                  <wp:posOffset>139700</wp:posOffset>
                </wp:positionV>
                <wp:extent cx="2876550" cy="1895475"/>
                <wp:effectExtent l="0" t="0" r="0" b="9525"/>
                <wp:wrapNone/>
                <wp:docPr id="309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76550" cy="1895475"/>
                          <a:chOff x="0" y="0"/>
                          <a:chExt cx="2876550" cy="1895475"/>
                        </a:xfrm>
                      </wpg:grpSpPr>
                      <pic:pic xmlns:pic="http://schemas.openxmlformats.org/drawingml/2006/picture">
                        <pic:nvPicPr>
                          <pic:cNvPr id="310" name="Picture 310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76550" cy="18954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11" name="Text Box 16"/>
                        <wps:cNvSpPr txBox="1"/>
                        <wps:spPr>
                          <a:xfrm>
                            <a:off x="534733" y="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321A65" w:rsidRDefault="00321A65" w:rsidP="00321A65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e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2EA9F71D" id="Group 6" o:spid="_x0000_s1035" style="position:absolute;margin-left:112pt;margin-top:11pt;width:226.5pt;height:149.25pt;z-index:251692544;mso-width-relative:margin" coordsize="28765,1895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">
                <v:shape id="Picture 310" o:spid="_x0000_s1036" type="#_x0000_t75" style="position:absolute;width:28765;height:189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">
                  <v:imagedata r:id="rId15" o:title=""/>
                </v:shape>
                <v:shape id="Text Box 16" o:spid="_x0000_s1037" type="#_x0000_t202" style="position:absolute;left:5347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" filled="f" stroked="f" strokeweight=".5pt">
                  <v:textbox>
                    <w:txbxContent>
                      <w:p w:rsidR="00321A65" w:rsidRDefault="00321A65" w:rsidP="00321A65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e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321A65" w:rsidRPr="000F66FC" w:rsidRDefault="00321A65" w:rsidP="00321A65">
      <w:pPr>
        <w:rPr>
          <w:rFonts w:asciiTheme="majorBidi" w:hAnsiTheme="majorBidi" w:cstheme="majorBidi"/>
          <w:b/>
          <w:bCs/>
        </w:rPr>
      </w:pPr>
    </w:p>
    <w:p w:rsidR="00697524" w:rsidRPr="000F66FC" w:rsidRDefault="00697524" w:rsidP="00207081">
      <w:pPr>
        <w:jc w:val="center"/>
        <w:rPr>
          <w:rFonts w:asciiTheme="majorBidi" w:hAnsiTheme="majorBidi" w:cstheme="majorBidi"/>
        </w:rPr>
      </w:pPr>
    </w:p>
    <w:p w:rsidR="00B9584F" w:rsidRPr="000F66FC" w:rsidRDefault="00276AB1" w:rsidP="00B9584F">
      <w:pPr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</w:t>
      </w:r>
      <w:r w:rsidR="00885C10" w:rsidRPr="000F66FC">
        <w:rPr>
          <w:rFonts w:asciiTheme="majorBidi" w:hAnsiTheme="majorBidi" w:cstheme="majorBidi"/>
          <w:sz w:val="24"/>
          <w:szCs w:val="24"/>
        </w:rPr>
        <w:t>1</w:t>
      </w:r>
      <w:r w:rsidR="00EB0DA4" w:rsidRPr="000F66FC">
        <w:rPr>
          <w:rFonts w:asciiTheme="majorBidi" w:hAnsiTheme="majorBidi" w:cstheme="majorBidi"/>
          <w:sz w:val="24"/>
          <w:szCs w:val="24"/>
        </w:rPr>
        <w:t>.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EM and ED</w:t>
      </w:r>
      <w:r w:rsidR="000871CF" w:rsidRPr="000F66FC">
        <w:rPr>
          <w:rFonts w:asciiTheme="majorBidi" w:hAnsiTheme="majorBidi" w:cstheme="majorBidi"/>
          <w:sz w:val="24"/>
          <w:szCs w:val="24"/>
        </w:rPr>
        <w:t>S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mapping of Zn/Co ZIF-L</w:t>
      </w:r>
      <w:r w:rsidR="00B626E4" w:rsidRPr="000F66FC">
        <w:rPr>
          <w:rFonts w:asciiTheme="majorBidi" w:hAnsiTheme="majorBidi" w:cstheme="majorBidi"/>
          <w:sz w:val="24"/>
          <w:szCs w:val="24"/>
        </w:rPr>
        <w:t>,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ynthesized via ultrasound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technique </w:t>
      </w:r>
      <w:r w:rsidR="005A211A" w:rsidRPr="000F66FC">
        <w:rPr>
          <w:rFonts w:asciiTheme="majorBidi" w:hAnsiTheme="majorBidi" w:cstheme="majorBidi"/>
          <w:sz w:val="24"/>
          <w:szCs w:val="24"/>
        </w:rPr>
        <w:t>with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in 15 min. a) SEM image, b) dispersion of Zn, c) dispersion of Co, d) dispersion of N,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and </w:t>
      </w:r>
      <w:r w:rsidR="00697524" w:rsidRPr="000F66FC">
        <w:rPr>
          <w:rFonts w:asciiTheme="majorBidi" w:hAnsiTheme="majorBidi" w:cstheme="majorBidi"/>
          <w:sz w:val="24"/>
          <w:szCs w:val="24"/>
        </w:rPr>
        <w:t>e)</w:t>
      </w:r>
      <w:r w:rsidR="00F23E47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312134" w:rsidRPr="000F66FC">
        <w:rPr>
          <w:rFonts w:asciiTheme="majorBidi" w:hAnsiTheme="majorBidi" w:cstheme="majorBidi"/>
          <w:sz w:val="24"/>
          <w:szCs w:val="24"/>
        </w:rPr>
        <w:t>ED</w:t>
      </w:r>
      <w:r w:rsidR="00B626E4" w:rsidRPr="000F66FC">
        <w:rPr>
          <w:rFonts w:asciiTheme="majorBidi" w:hAnsiTheme="majorBidi" w:cstheme="majorBidi"/>
          <w:sz w:val="24"/>
          <w:szCs w:val="24"/>
        </w:rPr>
        <w:t>S</w:t>
      </w:r>
      <w:r w:rsidR="00312134" w:rsidRPr="000F66FC">
        <w:rPr>
          <w:rFonts w:asciiTheme="majorBidi" w:hAnsiTheme="majorBidi" w:cstheme="majorBidi"/>
          <w:sz w:val="24"/>
          <w:szCs w:val="24"/>
        </w:rPr>
        <w:t xml:space="preserve"> spectrum representing the pre</w:t>
      </w:r>
      <w:r w:rsidR="00EC0792" w:rsidRPr="000F66FC">
        <w:rPr>
          <w:rFonts w:asciiTheme="majorBidi" w:hAnsiTheme="majorBidi" w:cstheme="majorBidi"/>
          <w:sz w:val="24"/>
          <w:szCs w:val="24"/>
        </w:rPr>
        <w:t xml:space="preserve">sence of C, N, Co and Zn in the </w:t>
      </w:r>
      <w:r w:rsidR="00312134" w:rsidRPr="000F66FC">
        <w:rPr>
          <w:rFonts w:asciiTheme="majorBidi" w:hAnsiTheme="majorBidi" w:cstheme="majorBidi"/>
          <w:sz w:val="24"/>
          <w:szCs w:val="24"/>
        </w:rPr>
        <w:t>sample.</w:t>
      </w:r>
      <w:r w:rsidR="00B9584F"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D56FD6" w:rsidRPr="000F66FC" w:rsidRDefault="00D56FD6" w:rsidP="00D56FD6">
      <w:pPr>
        <w:rPr>
          <w:rFonts w:asciiTheme="majorBidi" w:hAnsiTheme="majorBidi" w:cstheme="majorBidi"/>
          <w:noProof/>
          <w:lang w:val="en-CA" w:eastAsia="zh-CN"/>
        </w:rPr>
      </w:pPr>
      <w:r w:rsidRPr="000F66FC">
        <w:rPr>
          <w:rFonts w:asciiTheme="majorBidi" w:hAnsiTheme="majorBidi" w:cstheme="majorBidi"/>
          <w:noProof/>
        </w:rPr>
        <w:lastRenderedPageBreak/>
        <mc:AlternateContent>
          <mc:Choice Requires="wpg">
            <w:drawing>
              <wp:anchor distT="0" distB="0" distL="114300" distR="114300" simplePos="0" relativeHeight="251694592" behindDoc="0" locked="0" layoutInCell="1" allowOverlap="1" wp14:anchorId="7634A163" wp14:editId="5C205257">
                <wp:simplePos x="0" y="0"/>
                <wp:positionH relativeFrom="column">
                  <wp:posOffset>101600</wp:posOffset>
                </wp:positionH>
                <wp:positionV relativeFrom="paragraph">
                  <wp:posOffset>-635</wp:posOffset>
                </wp:positionV>
                <wp:extent cx="5768911" cy="5290185"/>
                <wp:effectExtent l="0" t="0" r="3810" b="5715"/>
                <wp:wrapNone/>
                <wp:docPr id="312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68911" cy="5290185"/>
                          <a:chOff x="0" y="0"/>
                          <a:chExt cx="5768911" cy="5290185"/>
                        </a:xfrm>
                      </wpg:grpSpPr>
                      <pic:pic xmlns:pic="http://schemas.openxmlformats.org/drawingml/2006/picture">
                        <pic:nvPicPr>
                          <pic:cNvPr id="313" name="Picture 313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37" t="3941" r="15575" b="-177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9050" y="112776"/>
                            <a:ext cx="2819400" cy="2628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14" name="Picture 314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35" r="1597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59036" y="0"/>
                            <a:ext cx="2809875" cy="2705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15" name="Picture 315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4" r="15977" b="1961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613660"/>
                            <a:ext cx="2838450" cy="2676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16" name="Picture 316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714" r="16138" b="980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959035" y="2623185"/>
                            <a:ext cx="2809875" cy="2667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17" name="Text Box 27"/>
                        <wps:cNvSpPr txBox="1"/>
                        <wps:spPr>
                          <a:xfrm>
                            <a:off x="19050" y="112776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D56FD6" w:rsidRDefault="00D56FD6" w:rsidP="00D56FD6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8" name="Text Box 27"/>
                        <wps:cNvSpPr txBox="1"/>
                        <wps:spPr>
                          <a:xfrm>
                            <a:off x="2959035" y="112776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D56FD6" w:rsidRDefault="00D56FD6" w:rsidP="00D56FD6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9" name="Text Box 27"/>
                        <wps:cNvSpPr txBox="1"/>
                        <wps:spPr>
                          <a:xfrm>
                            <a:off x="21907" y="2741676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D56FD6" w:rsidRDefault="00D56FD6" w:rsidP="00D56FD6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0" name="Text Box 27"/>
                        <wps:cNvSpPr txBox="1"/>
                        <wps:spPr>
                          <a:xfrm>
                            <a:off x="2987802" y="2741676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D56FD6" w:rsidRDefault="00D56FD6" w:rsidP="00D56FD6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d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7634A163" id="_x0000_s1038" style="position:absolute;margin-left:8pt;margin-top:-.05pt;width:454.25pt;height:416.55pt;z-index:251694592" coordsize="57689,5290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">
                <v:shape id="Picture 313" o:spid="_x0000_s1039" type="#_x0000_t75" style="position:absolute;left:190;top:1127;width:28194;height:262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">
                  <v:imagedata r:id="rId20" o:title="" croptop="2583f" cropbottom="-1165f" cropleft="10510f" cropright="10207f"/>
                </v:shape>
                <v:shape id="Picture 314" o:spid="_x0000_s1040" type="#_x0000_t75" style="position:absolute;left:29590;width:28099;height:270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">
                  <v:imagedata r:id="rId21" o:title="" cropleft="10509f" cropright="10471f"/>
                </v:shape>
                <v:shape id="Picture 315" o:spid="_x0000_s1041" type="#_x0000_t75" style="position:absolute;top:26136;width:28384;height:267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">
                  <v:imagedata r:id="rId22" o:title="" cropbottom="1285f" cropleft="10403f" cropright="10471f"/>
                </v:shape>
                <v:shape id="Picture 316" o:spid="_x0000_s1042" type="#_x0000_t75" style="position:absolute;left:29590;top:26231;width:28099;height:266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">
                  <v:imagedata r:id="rId23" o:title="" cropbottom="642f" cropleft="10298f" cropright="10576f"/>
                </v:shape>
                <v:shape id="Text Box 27" o:spid="_x0000_s1043" type="#_x0000_t202" style="position:absolute;left:190;top:1127;width:6001;height:66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" filled="f" stroked="f" strokeweight=".5pt">
                  <v:textbox>
                    <w:txbxContent>
                      <w:p w:rsidR="00D56FD6" w:rsidRDefault="00D56FD6" w:rsidP="00D56FD6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a)</w:t>
                        </w:r>
                      </w:p>
                    </w:txbxContent>
                  </v:textbox>
                </v:shape>
                <v:shape id="Text Box 27" o:spid="_x0000_s1044" type="#_x0000_t202" style="position:absolute;left:29590;top:1127;width:6001;height:66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" filled="f" stroked="f" strokeweight=".5pt">
                  <v:textbox>
                    <w:txbxContent>
                      <w:p w:rsidR="00D56FD6" w:rsidRDefault="00D56FD6" w:rsidP="00D56FD6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b)</w:t>
                        </w:r>
                      </w:p>
                    </w:txbxContent>
                  </v:textbox>
                </v:shape>
                <v:shape id="Text Box 27" o:spid="_x0000_s1045" type="#_x0000_t202" style="position:absolute;left:219;top:27416;width:6000;height:66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" filled="f" stroked="f" strokeweight=".5pt">
                  <v:textbox>
                    <w:txbxContent>
                      <w:p w:rsidR="00D56FD6" w:rsidRDefault="00D56FD6" w:rsidP="00D56FD6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c)</w:t>
                        </w:r>
                      </w:p>
                    </w:txbxContent>
                  </v:textbox>
                </v:shape>
                <v:shape id="Text Box 27" o:spid="_x0000_s1046" type="#_x0000_t202" style="position:absolute;left:29878;top:27416;width:6000;height:66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" filled="f" stroked="f" strokeweight=".5pt">
                  <v:textbox>
                    <w:txbxContent>
                      <w:p w:rsidR="00D56FD6" w:rsidRDefault="00D56FD6" w:rsidP="00D56FD6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d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D56FD6">
      <w:pPr>
        <w:jc w:val="center"/>
        <w:rPr>
          <w:rFonts w:asciiTheme="majorBidi" w:hAnsiTheme="majorBidi" w:cstheme="majorBidi"/>
          <w:noProof/>
          <w:lang w:val="en-CA" w:eastAsia="zh-CN"/>
        </w:rPr>
      </w:pPr>
      <w:r w:rsidRPr="000F66FC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251696640" behindDoc="0" locked="0" layoutInCell="1" allowOverlap="1" wp14:anchorId="45203665" wp14:editId="7FD39282">
                <wp:simplePos x="0" y="0"/>
                <wp:positionH relativeFrom="column">
                  <wp:posOffset>1327150</wp:posOffset>
                </wp:positionH>
                <wp:positionV relativeFrom="paragraph">
                  <wp:posOffset>50165</wp:posOffset>
                </wp:positionV>
                <wp:extent cx="2914650" cy="1914525"/>
                <wp:effectExtent l="0" t="0" r="0" b="9525"/>
                <wp:wrapNone/>
                <wp:docPr id="321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14650" cy="1914525"/>
                          <a:chOff x="0" y="0"/>
                          <a:chExt cx="2914650" cy="1914525"/>
                        </a:xfrm>
                      </wpg:grpSpPr>
                      <pic:pic xmlns:pic="http://schemas.openxmlformats.org/drawingml/2006/picture">
                        <pic:nvPicPr>
                          <pic:cNvPr id="322" name="Picture 322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14650" cy="1914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23" name="Text Box 27"/>
                        <wps:cNvSpPr txBox="1"/>
                        <wps:spPr>
                          <a:xfrm>
                            <a:off x="398335" y="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D56FD6" w:rsidRDefault="00D56FD6" w:rsidP="00D56FD6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e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45203665" id="_x0000_s1047" style="position:absolute;left:0;text-align:left;margin-left:104.5pt;margin-top:3.95pt;width:229.5pt;height:150.75pt;z-index:251696640" coordsize="29146,191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">
                <v:shape id="Picture 322" o:spid="_x0000_s1048" type="#_x0000_t75" style="position:absolute;width:29146;height:1914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">
                  <v:imagedata r:id="rId25" o:title=""/>
                </v:shape>
                <v:shape id="Text Box 27" o:spid="_x0000_s1049" type="#_x0000_t202" style="position:absolute;left:3983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" filled="f" stroked="f" strokeweight=".5pt">
                  <v:textbox>
                    <w:txbxContent>
                      <w:p w:rsidR="00D56FD6" w:rsidRDefault="00D56FD6" w:rsidP="00D56FD6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e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D56FD6" w:rsidRPr="000F66FC" w:rsidRDefault="00D56FD6" w:rsidP="00A32405">
      <w:pPr>
        <w:jc w:val="center"/>
        <w:rPr>
          <w:rFonts w:asciiTheme="majorBidi" w:hAnsiTheme="majorBidi" w:cstheme="majorBidi"/>
        </w:rPr>
      </w:pPr>
    </w:p>
    <w:p w:rsidR="00697524" w:rsidRPr="000F66FC" w:rsidRDefault="00697524" w:rsidP="00A32405">
      <w:pPr>
        <w:jc w:val="center"/>
        <w:rPr>
          <w:rFonts w:asciiTheme="majorBidi" w:hAnsiTheme="majorBidi" w:cstheme="majorBidi"/>
        </w:rPr>
      </w:pPr>
    </w:p>
    <w:p w:rsidR="00697524" w:rsidRPr="000F66FC" w:rsidRDefault="00697524" w:rsidP="00207081">
      <w:pPr>
        <w:jc w:val="center"/>
        <w:rPr>
          <w:rFonts w:asciiTheme="majorBidi" w:hAnsiTheme="majorBidi" w:cstheme="majorBidi"/>
        </w:rPr>
      </w:pPr>
    </w:p>
    <w:p w:rsidR="00B9584F" w:rsidRPr="000F66FC" w:rsidRDefault="00276AB1" w:rsidP="00B9584F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</w:t>
      </w:r>
      <w:r w:rsidR="00885C10" w:rsidRPr="000F66FC">
        <w:rPr>
          <w:rFonts w:asciiTheme="majorBidi" w:hAnsiTheme="majorBidi" w:cstheme="majorBidi"/>
          <w:sz w:val="24"/>
          <w:szCs w:val="24"/>
        </w:rPr>
        <w:t>2</w:t>
      </w:r>
      <w:r w:rsidR="00EB0DA4" w:rsidRPr="000F66FC">
        <w:rPr>
          <w:rFonts w:asciiTheme="majorBidi" w:hAnsiTheme="majorBidi" w:cstheme="majorBidi"/>
          <w:sz w:val="24"/>
          <w:szCs w:val="24"/>
        </w:rPr>
        <w:t>.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EM and ED</w:t>
      </w:r>
      <w:r w:rsidR="000871CF" w:rsidRPr="000F66FC">
        <w:rPr>
          <w:rFonts w:asciiTheme="majorBidi" w:hAnsiTheme="majorBidi" w:cstheme="majorBidi"/>
          <w:sz w:val="24"/>
          <w:szCs w:val="24"/>
        </w:rPr>
        <w:t>S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mapping of Zn/Co ZIF-L</w:t>
      </w:r>
      <w:r w:rsidR="002D16B5" w:rsidRPr="000F66FC">
        <w:rPr>
          <w:rFonts w:asciiTheme="majorBidi" w:hAnsiTheme="majorBidi" w:cstheme="majorBidi"/>
          <w:sz w:val="24"/>
          <w:szCs w:val="24"/>
        </w:rPr>
        <w:t>,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ynthesized via ultrasound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technique </w:t>
      </w:r>
      <w:r w:rsidR="005A211A" w:rsidRPr="000F66FC">
        <w:rPr>
          <w:rFonts w:asciiTheme="majorBidi" w:hAnsiTheme="majorBidi" w:cstheme="majorBidi"/>
          <w:sz w:val="24"/>
          <w:szCs w:val="24"/>
        </w:rPr>
        <w:t>with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in 30 min. a) SEM image, b) dispersion of Zn, c) dispersion of Co, d) dispersion of N,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and </w:t>
      </w:r>
      <w:r w:rsidR="00697524" w:rsidRPr="000F66FC">
        <w:rPr>
          <w:rFonts w:asciiTheme="majorBidi" w:hAnsiTheme="majorBidi" w:cstheme="majorBidi"/>
          <w:sz w:val="24"/>
          <w:szCs w:val="24"/>
        </w:rPr>
        <w:t>e)</w:t>
      </w:r>
      <w:r w:rsidR="00F23E47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312134" w:rsidRPr="000F66FC">
        <w:rPr>
          <w:rFonts w:asciiTheme="majorBidi" w:hAnsiTheme="majorBidi" w:cstheme="majorBidi"/>
          <w:sz w:val="24"/>
          <w:szCs w:val="24"/>
        </w:rPr>
        <w:t>ED</w:t>
      </w:r>
      <w:r w:rsidR="00B626E4" w:rsidRPr="000F66FC">
        <w:rPr>
          <w:rFonts w:asciiTheme="majorBidi" w:hAnsiTheme="majorBidi" w:cstheme="majorBidi"/>
          <w:sz w:val="24"/>
          <w:szCs w:val="24"/>
        </w:rPr>
        <w:t>S</w:t>
      </w:r>
      <w:r w:rsidR="00312134" w:rsidRPr="000F66FC">
        <w:rPr>
          <w:rFonts w:asciiTheme="majorBidi" w:hAnsiTheme="majorBidi" w:cstheme="majorBidi"/>
          <w:sz w:val="24"/>
          <w:szCs w:val="24"/>
        </w:rPr>
        <w:t xml:space="preserve"> spectrum representing the presence of C, N, Co and Zn in the sample.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697524" w:rsidRPr="000F66FC" w:rsidRDefault="00714E70" w:rsidP="00A32405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</w:rPr>
      </w:pPr>
      <w:r w:rsidRPr="000F66FC">
        <w:rPr>
          <w:rFonts w:asciiTheme="majorBidi" w:hAnsiTheme="majorBidi" w:cstheme="majorBidi"/>
          <w:noProof/>
        </w:rPr>
        <w:lastRenderedPageBreak/>
        <mc:AlternateContent>
          <mc:Choice Requires="wpg">
            <w:drawing>
              <wp:anchor distT="0" distB="0" distL="114300" distR="114300" simplePos="0" relativeHeight="251698688" behindDoc="0" locked="0" layoutInCell="1" allowOverlap="1" wp14:anchorId="7301FFC2" wp14:editId="2EBDB11C">
                <wp:simplePos x="0" y="0"/>
                <wp:positionH relativeFrom="margin">
                  <wp:align>center</wp:align>
                </wp:positionH>
                <wp:positionV relativeFrom="paragraph">
                  <wp:posOffset>5715</wp:posOffset>
                </wp:positionV>
                <wp:extent cx="5554408" cy="5098923"/>
                <wp:effectExtent l="0" t="0" r="8255" b="6985"/>
                <wp:wrapNone/>
                <wp:docPr id="12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4408" cy="5098923"/>
                          <a:chOff x="0" y="0"/>
                          <a:chExt cx="5554408" cy="5098923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199" t="4187" r="1621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8100" y="114300"/>
                            <a:ext cx="2686050" cy="2476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75" t="-735" r="15495" b="-2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58833" y="0"/>
                            <a:ext cx="2695575" cy="259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4" name="Picture 4"/>
                          <pic:cNvPicPr/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714" r="1597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489073"/>
                            <a:ext cx="2724150" cy="2609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5" name="Picture 5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35" r="1597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2849308" y="2475547"/>
                            <a:ext cx="2705100" cy="26003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6" name="Text Box 28"/>
                        <wps:cNvSpPr txBox="1"/>
                        <wps:spPr>
                          <a:xfrm>
                            <a:off x="56959" y="11430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515901" w:rsidRDefault="00515901" w:rsidP="00515901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Text Box 28"/>
                        <wps:cNvSpPr txBox="1"/>
                        <wps:spPr>
                          <a:xfrm>
                            <a:off x="2863595" y="114300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515901" w:rsidRDefault="00515901" w:rsidP="00515901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Text Box 28"/>
                        <wps:cNvSpPr txBox="1"/>
                        <wps:spPr>
                          <a:xfrm>
                            <a:off x="0" y="2595181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515901" w:rsidRDefault="00515901" w:rsidP="00515901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Text Box 28"/>
                        <wps:cNvSpPr txBox="1"/>
                        <wps:spPr>
                          <a:xfrm>
                            <a:off x="2890456" y="2588418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515901" w:rsidRDefault="00515901" w:rsidP="00515901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d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7301FFC2" id="_x0000_s1050" style="position:absolute;left:0;text-align:left;margin-left:0;margin-top:.45pt;width:437.35pt;height:401.5pt;z-index:251698688;mso-position-horizontal:center;mso-position-horizontal-relative:margin" coordsize="55544,5098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">
                <v:shape id="Picture 2" o:spid="_x0000_s1051" type="#_x0000_t75" style="position:absolute;left:381;top:1143;width:26860;height:247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">
                  <v:imagedata r:id="rId30" o:title="" croptop="2744f" cropleft="10616f" cropright="10628f"/>
                </v:shape>
                <v:shape id="Picture 3" o:spid="_x0000_s1052" type="#_x0000_t75" style="position:absolute;left:28588;width:26956;height:259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">
                  <v:imagedata r:id="rId31" o:title="" croptop="-482f" cropbottom="-1f" cropleft="10404f" cropright="10155f"/>
                </v:shape>
                <v:shape id="Picture 4" o:spid="_x0000_s1053" type="#_x0000_t75" style="position:absolute;top:24890;width:27241;height:260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">
                  <v:imagedata r:id="rId32" o:title="" cropleft="10298f" cropright="10471f"/>
                </v:shape>
                <v:shape id="Picture 5" o:spid="_x0000_s1054" type="#_x0000_t75" style="position:absolute;left:28493;top:24755;width:27051;height:260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">
                  <v:imagedata r:id="rId33" o:title="" cropleft="10509f" cropright="10471f"/>
                </v:shape>
                <v:shape id="Text Box 28" o:spid="_x0000_s1055" type="#_x0000_t202" style="position:absolute;left:569;top:1143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" filled="f" stroked="f" strokeweight=".5pt">
                  <v:textbox>
                    <w:txbxContent>
                      <w:p w:rsidR="00515901" w:rsidRDefault="00515901" w:rsidP="00515901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a)</w:t>
                        </w:r>
                      </w:p>
                    </w:txbxContent>
                  </v:textbox>
                </v:shape>
                <v:shape id="Text Box 28" o:spid="_x0000_s1056" type="#_x0000_t202" style="position:absolute;left:28635;top:1143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" filled="f" stroked="f" strokeweight=".5pt">
                  <v:textbox>
                    <w:txbxContent>
                      <w:p w:rsidR="00515901" w:rsidRDefault="00515901" w:rsidP="00515901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b)</w:t>
                        </w:r>
                      </w:p>
                    </w:txbxContent>
                  </v:textbox>
                </v:shape>
                <v:shape id="Text Box 28" o:spid="_x0000_s1057" type="#_x0000_t202" style="position:absolute;top:25951;width:6000;height:66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" filled="f" stroked="f" strokeweight=".5pt">
                  <v:textbox>
                    <w:txbxContent>
                      <w:p w:rsidR="00515901" w:rsidRDefault="00515901" w:rsidP="00515901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c)</w:t>
                        </w:r>
                      </w:p>
                    </w:txbxContent>
                  </v:textbox>
                </v:shape>
                <v:shape id="Text Box 28" o:spid="_x0000_s1058" type="#_x0000_t202" style="position:absolute;left:28904;top:25884;width:6001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" filled="f" stroked="f" strokeweight=".5pt">
                  <v:textbox>
                    <w:txbxContent>
                      <w:p w:rsidR="00515901" w:rsidRDefault="00515901" w:rsidP="00515901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d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697524" w:rsidRPr="000F66FC" w:rsidRDefault="00697524" w:rsidP="00515901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  <w:r w:rsidRPr="000F66FC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251700736" behindDoc="0" locked="0" layoutInCell="1" allowOverlap="1" wp14:anchorId="28CA2496" wp14:editId="6DEA4AA8">
                <wp:simplePos x="0" y="0"/>
                <wp:positionH relativeFrom="column">
                  <wp:posOffset>1403350</wp:posOffset>
                </wp:positionH>
                <wp:positionV relativeFrom="paragraph">
                  <wp:posOffset>7620</wp:posOffset>
                </wp:positionV>
                <wp:extent cx="2819400" cy="1857375"/>
                <wp:effectExtent l="0" t="0" r="0" b="9525"/>
                <wp:wrapNone/>
                <wp:docPr id="324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19400" cy="1857375"/>
                          <a:chOff x="0" y="0"/>
                          <a:chExt cx="2819400" cy="1857375"/>
                        </a:xfrm>
                      </wpg:grpSpPr>
                      <pic:pic xmlns:pic="http://schemas.openxmlformats.org/drawingml/2006/picture">
                        <pic:nvPicPr>
                          <pic:cNvPr id="325" name="Picture 325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9400" cy="1857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wps:wsp>
                        <wps:cNvPr id="326" name="Text Box 28"/>
                        <wps:cNvSpPr txBox="1"/>
                        <wps:spPr>
                          <a:xfrm>
                            <a:off x="414718" y="19622"/>
                            <a:ext cx="600075" cy="666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515901" w:rsidRDefault="00515901" w:rsidP="00515901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  <w:lang w:val="en-US"/>
                                </w:rPr>
                                <w:t>e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28CA2496" id="Group 5" o:spid="_x0000_s1059" style="position:absolute;left:0;text-align:left;margin-left:110.5pt;margin-top:.6pt;width:222pt;height:146.25pt;z-index:251700736" coordsize="28194,1857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">
                <v:shape id="Picture 325" o:spid="_x0000_s1060" type="#_x0000_t75" style="position:absolute;width:28194;height:1857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">
                  <v:imagedata r:id="rId25" o:title=""/>
                </v:shape>
                <v:shape id="Text Box 28" o:spid="_x0000_s1061" type="#_x0000_t202" style="position:absolute;left:4147;top:196;width:6000;height:6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" filled="f" stroked="f" strokeweight=".5pt">
                  <v:textbox>
                    <w:txbxContent>
                      <w:p w:rsidR="00515901" w:rsidRDefault="00515901" w:rsidP="00515901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  <w:lang w:val="en-US"/>
                          </w:rPr>
                          <w:t>e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515901" w:rsidRPr="000F66FC" w:rsidRDefault="00515901" w:rsidP="00207081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noProof/>
          <w:lang w:val="en-CA" w:eastAsia="zh-CN"/>
        </w:rPr>
      </w:pPr>
    </w:p>
    <w:p w:rsidR="00B9584F" w:rsidRPr="000F66FC" w:rsidRDefault="00276AB1" w:rsidP="00EB0DA4">
      <w:pPr>
        <w:spacing w:before="120" w:after="0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</w:t>
      </w:r>
      <w:r w:rsidR="00885C10" w:rsidRPr="000F66FC">
        <w:rPr>
          <w:rFonts w:asciiTheme="majorBidi" w:hAnsiTheme="majorBidi" w:cstheme="majorBidi"/>
          <w:sz w:val="24"/>
          <w:szCs w:val="24"/>
        </w:rPr>
        <w:t>3</w:t>
      </w:r>
      <w:r w:rsidR="00EB0DA4" w:rsidRPr="000F66FC">
        <w:rPr>
          <w:rFonts w:asciiTheme="majorBidi" w:hAnsiTheme="majorBidi" w:cstheme="majorBidi"/>
          <w:sz w:val="24"/>
          <w:szCs w:val="24"/>
        </w:rPr>
        <w:t>.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EM and ED</w:t>
      </w:r>
      <w:r w:rsidR="000871CF" w:rsidRPr="000F66FC">
        <w:rPr>
          <w:rFonts w:asciiTheme="majorBidi" w:hAnsiTheme="majorBidi" w:cstheme="majorBidi"/>
          <w:sz w:val="24"/>
          <w:szCs w:val="24"/>
        </w:rPr>
        <w:t>S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mapping of Zn/Co ZIF-L</w:t>
      </w:r>
      <w:r w:rsidR="002D16B5" w:rsidRPr="000F66FC">
        <w:rPr>
          <w:rFonts w:asciiTheme="majorBidi" w:hAnsiTheme="majorBidi" w:cstheme="majorBidi"/>
          <w:sz w:val="24"/>
          <w:szCs w:val="24"/>
        </w:rPr>
        <w:t>,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 synthesized via ultrasound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technique </w:t>
      </w:r>
      <w:r w:rsidR="005A211A" w:rsidRPr="000F66FC">
        <w:rPr>
          <w:rFonts w:asciiTheme="majorBidi" w:hAnsiTheme="majorBidi" w:cstheme="majorBidi"/>
          <w:sz w:val="24"/>
          <w:szCs w:val="24"/>
        </w:rPr>
        <w:t>with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in </w:t>
      </w:r>
      <w:r w:rsidR="00B626E4" w:rsidRPr="000F66FC">
        <w:rPr>
          <w:rFonts w:asciiTheme="majorBidi" w:hAnsiTheme="majorBidi" w:cstheme="majorBidi"/>
          <w:sz w:val="24"/>
          <w:szCs w:val="24"/>
        </w:rPr>
        <w:t>1 hour</w:t>
      </w:r>
      <w:r w:rsidR="00697524" w:rsidRPr="000F66FC">
        <w:rPr>
          <w:rFonts w:asciiTheme="majorBidi" w:hAnsiTheme="majorBidi" w:cstheme="majorBidi"/>
          <w:sz w:val="24"/>
          <w:szCs w:val="24"/>
        </w:rPr>
        <w:t xml:space="preserve">. a) SEM image, b) dispersion of Zn, c) dispersion of Co, d) dispersion of N,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and </w:t>
      </w:r>
      <w:r w:rsidR="00697524" w:rsidRPr="000F66FC">
        <w:rPr>
          <w:rFonts w:asciiTheme="majorBidi" w:hAnsiTheme="majorBidi" w:cstheme="majorBidi"/>
          <w:sz w:val="24"/>
          <w:szCs w:val="24"/>
        </w:rPr>
        <w:t>e)</w:t>
      </w:r>
      <w:r w:rsidR="00704BC4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2D16B5" w:rsidRPr="000F66FC">
        <w:rPr>
          <w:rFonts w:asciiTheme="majorBidi" w:hAnsiTheme="majorBidi" w:cstheme="majorBidi"/>
          <w:sz w:val="24"/>
          <w:szCs w:val="24"/>
        </w:rPr>
        <w:t>ED</w:t>
      </w:r>
      <w:r w:rsidR="00B626E4" w:rsidRPr="000F66FC">
        <w:rPr>
          <w:rFonts w:asciiTheme="majorBidi" w:hAnsiTheme="majorBidi" w:cstheme="majorBidi"/>
          <w:sz w:val="24"/>
          <w:szCs w:val="24"/>
        </w:rPr>
        <w:t>S</w:t>
      </w:r>
      <w:r w:rsidR="00312134" w:rsidRPr="000F66FC">
        <w:rPr>
          <w:rFonts w:asciiTheme="majorBidi" w:hAnsiTheme="majorBidi" w:cstheme="majorBidi"/>
          <w:sz w:val="24"/>
          <w:szCs w:val="24"/>
        </w:rPr>
        <w:t xml:space="preserve"> spectrum representing</w:t>
      </w:r>
      <w:r w:rsidR="00F23E47" w:rsidRPr="000F66FC">
        <w:rPr>
          <w:rFonts w:asciiTheme="majorBidi" w:hAnsiTheme="majorBidi" w:cstheme="majorBidi"/>
          <w:sz w:val="24"/>
          <w:szCs w:val="24"/>
        </w:rPr>
        <w:t xml:space="preserve"> the presence of C, N, Co and Zn in the sample.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F23E47" w:rsidRPr="000F66FC" w:rsidRDefault="00F23E47" w:rsidP="002D16B5">
      <w:pPr>
        <w:jc w:val="both"/>
        <w:rPr>
          <w:rFonts w:asciiTheme="majorBidi" w:hAnsiTheme="majorBidi" w:cstheme="majorBidi"/>
          <w:sz w:val="24"/>
          <w:szCs w:val="24"/>
        </w:rPr>
      </w:pPr>
    </w:p>
    <w:p w:rsidR="00B70F32" w:rsidRPr="000F66FC" w:rsidRDefault="00B70F32" w:rsidP="00A32405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</w:rPr>
      </w:pPr>
      <w:r w:rsidRPr="000F66FC">
        <w:object w:dxaOrig="6735" w:dyaOrig="47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2.75pt;height:163.5pt" o:ole="">
            <v:imagedata r:id="rId34" o:title="" croptop="4342f" cropright="6568f"/>
          </v:shape>
          <o:OLEObject Type="Embed" ProgID="Origin50.Graph" ShapeID="_x0000_i1025" DrawAspect="Content" ObjectID="_1639900436" r:id="rId35"/>
        </w:object>
      </w:r>
      <w:r w:rsidR="00D60644" w:rsidRPr="000F66FC">
        <w:rPr>
          <w:rFonts w:asciiTheme="majorBidi" w:hAnsiTheme="majorBidi" w:cstheme="majorBidi"/>
        </w:rPr>
        <w:t xml:space="preserve">   </w:t>
      </w:r>
      <w:r w:rsidRPr="000F66FC">
        <w:rPr>
          <w:rFonts w:asciiTheme="majorBidi" w:hAnsiTheme="majorBidi" w:cstheme="majorBidi"/>
        </w:rPr>
        <w:object w:dxaOrig="6735" w:dyaOrig="4761">
          <v:shape id="_x0000_i1026" type="#_x0000_t75" style="width:225.75pt;height:165pt" o:ole="">
            <v:imagedata r:id="rId36" o:title="" croptop="4135f" cropright="6276f"/>
          </v:shape>
          <o:OLEObject Type="Embed" ProgID="Origin50.Graph" ShapeID="_x0000_i1026" DrawAspect="Content" ObjectID="_1639900437" r:id="rId37"/>
        </w:object>
      </w:r>
      <w:r w:rsidR="00D60644" w:rsidRPr="000F66FC">
        <w:rPr>
          <w:rFonts w:asciiTheme="majorBidi" w:hAnsiTheme="majorBidi" w:cstheme="majorBidi"/>
        </w:rPr>
        <w:t xml:space="preserve">  </w:t>
      </w:r>
      <w:r w:rsidRPr="000F66FC">
        <w:rPr>
          <w:rFonts w:asciiTheme="majorBidi" w:hAnsiTheme="majorBidi" w:cstheme="majorBidi"/>
        </w:rPr>
        <w:object w:dxaOrig="6735" w:dyaOrig="4761">
          <v:shape id="_x0000_i1027" type="#_x0000_t75" style="width:222.75pt;height:160.5pt" o:ole="">
            <v:imagedata r:id="rId38" o:title="" croptop="4534f" cropright="5984f"/>
          </v:shape>
          <o:OLEObject Type="Embed" ProgID="Origin50.Graph" ShapeID="_x0000_i1027" DrawAspect="Content" ObjectID="_1639900438" r:id="rId39"/>
        </w:object>
      </w:r>
    </w:p>
    <w:p w:rsidR="00B9584F" w:rsidRPr="000F66FC" w:rsidRDefault="005E646A" w:rsidP="00EB0DA4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="00B033D4" w:rsidRPr="000F66FC">
        <w:rPr>
          <w:rFonts w:asciiTheme="majorBidi" w:hAnsiTheme="majorBidi" w:cstheme="majorBidi"/>
          <w:sz w:val="24"/>
          <w:szCs w:val="24"/>
          <w:lang w:eastAsia="zh-CN"/>
        </w:rPr>
        <w:t xml:space="preserve"> </w:t>
      </w:r>
      <w:r w:rsidRPr="000F66FC">
        <w:rPr>
          <w:rFonts w:asciiTheme="majorBidi" w:hAnsiTheme="majorBidi" w:cstheme="majorBidi"/>
          <w:sz w:val="24"/>
          <w:szCs w:val="24"/>
        </w:rPr>
        <w:t>S</w:t>
      </w:r>
      <w:r w:rsidR="00885C10" w:rsidRPr="000F66FC">
        <w:rPr>
          <w:rFonts w:asciiTheme="majorBidi" w:hAnsiTheme="majorBidi" w:cstheme="majorBidi"/>
          <w:sz w:val="24"/>
          <w:szCs w:val="24"/>
        </w:rPr>
        <w:t>4</w:t>
      </w:r>
      <w:r w:rsidR="00EB0DA4" w:rsidRPr="000F66FC">
        <w:rPr>
          <w:rFonts w:asciiTheme="majorBidi" w:hAnsiTheme="majorBidi" w:cstheme="majorBidi"/>
          <w:sz w:val="24"/>
          <w:szCs w:val="24"/>
        </w:rPr>
        <w:t>.</w:t>
      </w:r>
      <w:r w:rsidR="00B626E4" w:rsidRPr="000F66FC">
        <w:rPr>
          <w:rFonts w:asciiTheme="majorBidi" w:hAnsiTheme="majorBidi" w:cstheme="majorBidi"/>
          <w:sz w:val="24"/>
          <w:szCs w:val="24"/>
        </w:rPr>
        <w:t xml:space="preserve"> Three cycles </w:t>
      </w:r>
      <w:r w:rsidR="00D60644" w:rsidRPr="000F66FC">
        <w:rPr>
          <w:rFonts w:asciiTheme="majorBidi" w:hAnsiTheme="majorBidi" w:cstheme="majorBidi"/>
          <w:sz w:val="24"/>
          <w:szCs w:val="24"/>
        </w:rPr>
        <w:t xml:space="preserve">of </w:t>
      </w:r>
      <w:r w:rsidRPr="000F66FC">
        <w:rPr>
          <w:rFonts w:asciiTheme="majorBidi" w:hAnsiTheme="majorBidi" w:cstheme="majorBidi"/>
          <w:sz w:val="24"/>
          <w:szCs w:val="24"/>
        </w:rPr>
        <w:t>CO</w:t>
      </w:r>
      <w:r w:rsidRPr="000F66FC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0F66FC">
        <w:rPr>
          <w:rFonts w:asciiTheme="majorBidi" w:hAnsiTheme="majorBidi" w:cstheme="majorBidi"/>
          <w:sz w:val="24"/>
          <w:szCs w:val="24"/>
        </w:rPr>
        <w:t xml:space="preserve"> adsorption isotherm of Zn/Co ZIF-L</w:t>
      </w:r>
      <w:r w:rsidR="00B626E4" w:rsidRPr="000F66FC">
        <w:rPr>
          <w:rFonts w:asciiTheme="majorBidi" w:hAnsiTheme="majorBidi" w:cstheme="majorBidi"/>
          <w:sz w:val="24"/>
          <w:szCs w:val="24"/>
        </w:rPr>
        <w:t>,</w:t>
      </w:r>
      <w:r w:rsidRPr="000F66FC">
        <w:rPr>
          <w:rFonts w:asciiTheme="majorBidi" w:hAnsiTheme="majorBidi" w:cstheme="majorBidi"/>
          <w:sz w:val="24"/>
          <w:szCs w:val="24"/>
        </w:rPr>
        <w:t xml:space="preserve"> synthesized via ultrasound </w:t>
      </w:r>
      <w:r w:rsidR="00B626E4" w:rsidRPr="000F66FC">
        <w:rPr>
          <w:rFonts w:asciiTheme="majorBidi" w:hAnsiTheme="majorBidi" w:cstheme="majorBidi"/>
          <w:sz w:val="24"/>
          <w:szCs w:val="24"/>
        </w:rPr>
        <w:t>technique</w:t>
      </w:r>
      <w:r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5A211A" w:rsidRPr="000F66FC">
        <w:rPr>
          <w:rFonts w:asciiTheme="majorBidi" w:hAnsiTheme="majorBidi" w:cstheme="majorBidi"/>
          <w:sz w:val="24"/>
          <w:szCs w:val="24"/>
        </w:rPr>
        <w:t>with</w:t>
      </w:r>
      <w:r w:rsidRPr="000F66FC">
        <w:rPr>
          <w:rFonts w:asciiTheme="majorBidi" w:hAnsiTheme="majorBidi" w:cstheme="majorBidi"/>
          <w:sz w:val="24"/>
          <w:szCs w:val="24"/>
        </w:rPr>
        <w:t>in 15</w:t>
      </w:r>
      <w:r w:rsidR="00B626E4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2D16B5" w:rsidRPr="000F66FC">
        <w:rPr>
          <w:rFonts w:asciiTheme="majorBidi" w:hAnsiTheme="majorBidi" w:cstheme="majorBidi"/>
          <w:sz w:val="24"/>
          <w:szCs w:val="24"/>
        </w:rPr>
        <w:t xml:space="preserve">min </w:t>
      </w:r>
      <w:r w:rsidRPr="000F66FC">
        <w:rPr>
          <w:rFonts w:asciiTheme="majorBidi" w:hAnsiTheme="majorBidi" w:cstheme="majorBidi"/>
          <w:sz w:val="24"/>
          <w:szCs w:val="24"/>
        </w:rPr>
        <w:t>at 298</w:t>
      </w:r>
      <w:r w:rsidR="00B626E4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Pr="000F66FC">
        <w:rPr>
          <w:rFonts w:asciiTheme="majorBidi" w:hAnsiTheme="majorBidi" w:cstheme="majorBidi"/>
          <w:sz w:val="24"/>
          <w:szCs w:val="24"/>
        </w:rPr>
        <w:t>K.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A60E46" w:rsidRPr="000F66FC" w:rsidRDefault="00116359" w:rsidP="00B9584F">
      <w:pPr>
        <w:spacing w:after="0"/>
        <w:jc w:val="center"/>
      </w:pPr>
      <w:r w:rsidRPr="000F66FC">
        <w:rPr>
          <w:noProof/>
        </w:rPr>
        <w:lastRenderedPageBreak/>
        <w:drawing>
          <wp:inline distT="0" distB="0" distL="0" distR="0">
            <wp:extent cx="5734050" cy="2444848"/>
            <wp:effectExtent l="0" t="0" r="0" b="0"/>
            <wp:docPr id="327" name="Picture 3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7" name="RS1.jpg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225" r="51389" b="77947"/>
                    <a:stretch/>
                  </pic:blipFill>
                  <pic:spPr bwMode="auto">
                    <a:xfrm>
                      <a:off x="0" y="0"/>
                      <a:ext cx="5746783" cy="24502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F66FC">
        <w:rPr>
          <w:noProof/>
        </w:rPr>
        <w:drawing>
          <wp:inline distT="0" distB="0" distL="0" distR="0">
            <wp:extent cx="2895600" cy="2386074"/>
            <wp:effectExtent l="0" t="0" r="0" b="0"/>
            <wp:docPr id="329" name="Picture 3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9" name="RS2.jpg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5107" b="78398"/>
                    <a:stretch/>
                  </pic:blipFill>
                  <pic:spPr bwMode="auto">
                    <a:xfrm>
                      <a:off x="0" y="0"/>
                      <a:ext cx="2910030" cy="23979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F66FC">
        <w:object w:dxaOrig="6768" w:dyaOrig="5265">
          <v:shape id="_x0000_i1028" type="#_x0000_t75" style="width:224.25pt;height:198.75pt" o:ole="">
            <v:imagedata r:id="rId42" o:title="" croptop="2156f" cropleft="3361f" cropright="6218f"/>
          </v:shape>
          <o:OLEObject Type="Embed" ProgID="Origin50.Graph" ShapeID="_x0000_i1028" DrawAspect="Content" ObjectID="_1639900439" r:id="rId43"/>
        </w:object>
      </w:r>
      <w:r w:rsidRPr="000F66FC">
        <w:object w:dxaOrig="6768" w:dyaOrig="5265">
          <v:shape id="_x0000_i1029" type="#_x0000_t75" style="width:222pt;height:202.5pt" o:ole="">
            <v:imagedata r:id="rId44" o:title="" croptop="1293f" cropleft="3361f" cropright="7058f"/>
          </v:shape>
          <o:OLEObject Type="Embed" ProgID="Origin50.Graph" ShapeID="_x0000_i1029" DrawAspect="Content" ObjectID="_1639900440" r:id="rId45"/>
        </w:object>
      </w:r>
    </w:p>
    <w:p w:rsidR="00B9584F" w:rsidRPr="000F66FC" w:rsidRDefault="00BE031B" w:rsidP="00B9584F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Pr="000F66FC">
        <w:rPr>
          <w:rFonts w:asciiTheme="majorBidi" w:hAnsiTheme="majorBidi" w:cstheme="majorBidi"/>
          <w:sz w:val="24"/>
          <w:szCs w:val="24"/>
        </w:rPr>
        <w:t xml:space="preserve"> S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5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  <w:r w:rsidRPr="000F66FC">
        <w:rPr>
          <w:rFonts w:asciiTheme="majorBidi" w:hAnsiTheme="majorBidi" w:cstheme="majorBidi"/>
          <w:sz w:val="24"/>
          <w:szCs w:val="24"/>
        </w:rPr>
        <w:t xml:space="preserve"> SEM 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images </w:t>
      </w:r>
      <w:r w:rsidRPr="000F66FC">
        <w:rPr>
          <w:rFonts w:asciiTheme="majorBidi" w:hAnsiTheme="majorBidi" w:cstheme="majorBidi"/>
          <w:sz w:val="24"/>
          <w:szCs w:val="24"/>
        </w:rPr>
        <w:t>of Zn/Co ZIF-L, synthesized via ultrasound technique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with various metal/ligand ratios and various synthesis time a) sample 1, b) sample 2, c)</w:t>
      </w:r>
      <w:r w:rsidR="00893CF6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sample 3</w:t>
      </w:r>
      <w:r w:rsidR="00DC3865" w:rsidRPr="000F66FC">
        <w:rPr>
          <w:rFonts w:asciiTheme="majorBidi" w:hAnsiTheme="majorBidi" w:cstheme="majorBidi"/>
          <w:sz w:val="24"/>
          <w:szCs w:val="24"/>
          <w:lang w:eastAsia="zh-CN"/>
        </w:rPr>
        <w:t>, the scale bar is 10 µm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. </w:t>
      </w:r>
      <w:r w:rsidR="00893CF6" w:rsidRPr="000F66FC">
        <w:rPr>
          <w:rFonts w:asciiTheme="majorBidi" w:hAnsiTheme="majorBidi" w:cstheme="majorBidi"/>
          <w:sz w:val="24"/>
          <w:szCs w:val="24"/>
          <w:lang w:eastAsia="zh-CN"/>
        </w:rPr>
        <w:t>d</w:t>
      </w:r>
      <w:r w:rsidR="00893CF6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) PXRD patters of sample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s</w:t>
      </w:r>
      <w:r w:rsidR="00893CF6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1-3. </w:t>
      </w:r>
      <w:r w:rsidR="00893CF6" w:rsidRPr="000F66FC">
        <w:rPr>
          <w:rFonts w:asciiTheme="majorBidi" w:hAnsiTheme="majorBidi" w:cstheme="majorBidi"/>
          <w:sz w:val="24"/>
          <w:szCs w:val="24"/>
          <w:lang w:eastAsia="zh-CN"/>
        </w:rPr>
        <w:t>e</w:t>
      </w:r>
      <w:r w:rsidR="00893CF6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) N</w:t>
      </w:r>
      <w:r w:rsidR="00893CF6" w:rsidRPr="000F66FC">
        <w:rPr>
          <w:rFonts w:asciiTheme="majorBidi" w:hAnsiTheme="majorBidi" w:cstheme="majorBidi" w:hint="eastAsia"/>
          <w:sz w:val="24"/>
          <w:szCs w:val="24"/>
          <w:vertAlign w:val="subscript"/>
          <w:lang w:eastAsia="zh-CN"/>
        </w:rPr>
        <w:t>2</w:t>
      </w:r>
      <w:r w:rsidR="00893CF6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adsorption isotherms of sample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s</w:t>
      </w:r>
      <w:r w:rsidR="00893CF6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1-3.</w:t>
      </w:r>
      <w:r w:rsidR="00B9584F" w:rsidRPr="000F66FC">
        <w:rPr>
          <w:rFonts w:asciiTheme="majorBidi" w:hAnsiTheme="majorBidi" w:cstheme="majorBidi"/>
          <w:sz w:val="24"/>
          <w:szCs w:val="24"/>
          <w:lang w:eastAsia="zh-CN"/>
        </w:rPr>
        <w:br w:type="page"/>
      </w:r>
    </w:p>
    <w:p w:rsidR="000168B3" w:rsidRPr="000F66FC" w:rsidRDefault="000168B3" w:rsidP="00B9584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27D32" w:rsidRPr="000F66FC" w:rsidRDefault="00E06ECB" w:rsidP="00E06ECB">
      <w:pPr>
        <w:rPr>
          <w:noProof/>
          <w:lang w:val="en-CA" w:eastAsia="zh-CN"/>
        </w:rPr>
      </w:pPr>
      <w:r w:rsidRPr="000F66FC">
        <w:rPr>
          <w:noProof/>
        </w:rPr>
        <mc:AlternateContent>
          <mc:Choice Requires="wpg">
            <w:drawing>
              <wp:anchor distT="0" distB="0" distL="114300" distR="114300" simplePos="0" relativeHeight="251706880" behindDoc="0" locked="0" layoutInCell="1" allowOverlap="1" wp14:anchorId="1C549554" wp14:editId="73F18A4F">
                <wp:simplePos x="0" y="0"/>
                <wp:positionH relativeFrom="margin">
                  <wp:align>center</wp:align>
                </wp:positionH>
                <wp:positionV relativeFrom="paragraph">
                  <wp:posOffset>114300</wp:posOffset>
                </wp:positionV>
                <wp:extent cx="5741861" cy="5202871"/>
                <wp:effectExtent l="0" t="0" r="0" b="0"/>
                <wp:wrapNone/>
                <wp:docPr id="32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41861" cy="5202871"/>
                          <a:chOff x="0" y="0"/>
                          <a:chExt cx="5741861" cy="5202871"/>
                        </a:xfrm>
                      </wpg:grpSpPr>
                      <pic:pic xmlns:pic="http://schemas.openxmlformats.org/drawingml/2006/picture">
                        <pic:nvPicPr>
                          <pic:cNvPr id="35" name="Picture 35"/>
                          <pic:cNvPicPr/>
                        </pic:nvPicPr>
                        <pic:blipFill rotWithShape="1">
                          <a:blip r:embed="rId46" cstate="print"/>
                          <a:srcRect l="15556" t="3941" r="16165"/>
                          <a:stretch/>
                        </pic:blipFill>
                        <pic:spPr bwMode="auto">
                          <a:xfrm>
                            <a:off x="0" y="53340"/>
                            <a:ext cx="2771775" cy="25387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6" name="Picture 36"/>
                          <pic:cNvPicPr/>
                        </pic:nvPicPr>
                        <pic:blipFill rotWithShape="1">
                          <a:blip r:embed="rId47" cstate="print"/>
                          <a:srcRect l="15714" t="1225" r="16137"/>
                          <a:stretch/>
                        </pic:blipFill>
                        <pic:spPr bwMode="auto">
                          <a:xfrm>
                            <a:off x="2832352" y="0"/>
                            <a:ext cx="2733675" cy="25920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7" name="Picture 37"/>
                          <pic:cNvPicPr/>
                        </pic:nvPicPr>
                        <pic:blipFill rotWithShape="1">
                          <a:blip r:embed="rId48" cstate="print"/>
                          <a:srcRect l="15554" t="1225" r="15176"/>
                          <a:stretch/>
                        </pic:blipFill>
                        <pic:spPr bwMode="auto">
                          <a:xfrm>
                            <a:off x="4381" y="2573782"/>
                            <a:ext cx="2771775" cy="25850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43" name="Picture 43"/>
                          <pic:cNvPicPr/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-1" t="271" r="-4009"/>
                          <a:stretch/>
                        </pic:blipFill>
                        <pic:spPr>
                          <a:xfrm>
                            <a:off x="2771775" y="3054159"/>
                            <a:ext cx="2970086" cy="214871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4" name="Text Box 50"/>
                        <wps:cNvSpPr txBox="1"/>
                        <wps:spPr>
                          <a:xfrm>
                            <a:off x="4380" y="53339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Text Box 50"/>
                        <wps:cNvSpPr txBox="1"/>
                        <wps:spPr>
                          <a:xfrm>
                            <a:off x="2872359" y="53339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6" name="Text Box 50"/>
                        <wps:cNvSpPr txBox="1"/>
                        <wps:spPr>
                          <a:xfrm>
                            <a:off x="56196" y="2666365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7" name="Text Box 50"/>
                        <wps:cNvSpPr txBox="1"/>
                        <wps:spPr>
                          <a:xfrm>
                            <a:off x="3189825" y="3054159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d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1C549554" id="Group 14" o:spid="_x0000_s1062" style="position:absolute;margin-left:0;margin-top:9pt;width:452.1pt;height:409.65pt;z-index:251706880;mso-position-horizontal:center;mso-position-horizontal-relative:margin" coordsize="57418,52028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">
                <v:shape id="Picture 35" o:spid="_x0000_s1063" type="#_x0000_t75" style="position:absolute;top:533;width:27717;height:253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">
                  <v:imagedata r:id="rId50" o:title="" croptop="2583f" cropleft="10195f" cropright="10594f"/>
                </v:shape>
                <v:shape id="Picture 36" o:spid="_x0000_s1064" type="#_x0000_t75" style="position:absolute;left:28323;width:27337;height:259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">
                  <v:imagedata r:id="rId51" o:title="" croptop="803f" cropleft="10298f" cropright="10576f"/>
                </v:shape>
                <v:shape id="Picture 37" o:spid="_x0000_s1065" type="#_x0000_t75" style="position:absolute;left:43;top:25737;width:27718;height:258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">
                  <v:imagedata r:id="rId52" o:title="" croptop="803f" cropleft="10193f" cropright="9946f"/>
                </v:shape>
                <v:shape id="Picture 43" o:spid="_x0000_s1066" type="#_x0000_t75" style="position:absolute;left:27717;top:30541;width:29701;height:214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">
                  <v:imagedata r:id="rId53" o:title="" croptop="178f" cropleft="-1f" cropright="-2627f"/>
                </v:shape>
                <v:shape id="Text Box 50" o:spid="_x0000_s1067" type="#_x0000_t202" style="position:absolute;left:43;top:533;width:8908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a)</w:t>
                        </w:r>
                      </w:p>
                    </w:txbxContent>
                  </v:textbox>
                </v:shape>
                <v:shape id="Text Box 50" o:spid="_x0000_s1068" type="#_x0000_t202" style="position:absolute;left:28723;top:533;width:8908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b)</w:t>
                        </w:r>
                      </w:p>
                    </w:txbxContent>
                  </v:textbox>
                </v:shape>
                <v:shape id="Text Box 50" o:spid="_x0000_s1069" type="#_x0000_t202" style="position:absolute;left:561;top:26663;width:8908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c)</w:t>
                        </w:r>
                      </w:p>
                    </w:txbxContent>
                  </v:textbox>
                </v:shape>
                <v:shape id="Text Box 50" o:spid="_x0000_s1070" type="#_x0000_t202" style="position:absolute;left:31898;top:30541;width:8908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d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127D32" w:rsidRPr="000F66FC" w:rsidRDefault="00127D32" w:rsidP="00BA1125">
      <w:pPr>
        <w:rPr>
          <w:noProof/>
          <w:lang w:val="en-CA" w:eastAsia="zh-CN"/>
        </w:rPr>
      </w:pPr>
    </w:p>
    <w:p w:rsidR="00CA0432" w:rsidRPr="000F66FC" w:rsidRDefault="00CA04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/>
    <w:p w:rsidR="00B9584F" w:rsidRPr="000F66FC" w:rsidRDefault="00704BC4" w:rsidP="00B9584F">
      <w:pPr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ure</w:t>
      </w:r>
      <w:r w:rsidR="005E263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S6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SEM and EDS mapping of Zn ZIF-L, synthesized via ultrasound technique </w:t>
      </w:r>
      <w:r w:rsidR="005A211A" w:rsidRPr="000F66FC">
        <w:rPr>
          <w:rFonts w:asciiTheme="majorBidi" w:hAnsiTheme="majorBidi" w:cstheme="majorBidi"/>
          <w:sz w:val="24"/>
          <w:szCs w:val="24"/>
        </w:rPr>
        <w:t>with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in </w:t>
      </w:r>
      <w:r w:rsidR="00EB0DA4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15 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min</w:t>
      </w:r>
      <w:r w:rsidR="00345610" w:rsidRPr="000F66FC">
        <w:rPr>
          <w:rFonts w:asciiTheme="majorBidi" w:hAnsiTheme="majorBidi" w:cstheme="majorBidi"/>
          <w:sz w:val="24"/>
          <w:szCs w:val="24"/>
        </w:rPr>
        <w:t>. a) SEM image, b) dispersion of Zn, c) dispersion of N, and e) EDS spectrum representing the presence of C, N,</w:t>
      </w:r>
      <w:r w:rsidR="00B22BDC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345610" w:rsidRPr="000F66FC">
        <w:rPr>
          <w:rFonts w:asciiTheme="majorBidi" w:hAnsiTheme="majorBidi" w:cstheme="majorBidi"/>
          <w:sz w:val="24"/>
          <w:szCs w:val="24"/>
        </w:rPr>
        <w:t>and Zn in the sample.</w:t>
      </w:r>
    </w:p>
    <w:p w:rsidR="00B9584F" w:rsidRPr="000F66FC" w:rsidRDefault="00B9584F">
      <w:pPr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127D32" w:rsidRPr="000F66FC" w:rsidRDefault="00E06ECB" w:rsidP="00E06ECB">
      <w:pPr>
        <w:rPr>
          <w:noProof/>
          <w:lang w:val="en-CA" w:eastAsia="zh-CN"/>
        </w:rPr>
      </w:pPr>
      <w:r w:rsidRPr="000F66FC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708928" behindDoc="0" locked="0" layoutInCell="1" allowOverlap="1" wp14:anchorId="3AFA4921" wp14:editId="2ED45C4B">
                <wp:simplePos x="0" y="0"/>
                <wp:positionH relativeFrom="margin">
                  <wp:align>center</wp:align>
                </wp:positionH>
                <wp:positionV relativeFrom="paragraph">
                  <wp:posOffset>112392</wp:posOffset>
                </wp:positionV>
                <wp:extent cx="5631878" cy="5232527"/>
                <wp:effectExtent l="0" t="0" r="6985" b="6350"/>
                <wp:wrapNone/>
                <wp:docPr id="48" name="Group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31878" cy="5232527"/>
                          <a:chOff x="0" y="0"/>
                          <a:chExt cx="5631878" cy="5232527"/>
                        </a:xfrm>
                      </wpg:grpSpPr>
                      <pic:pic xmlns:pic="http://schemas.openxmlformats.org/drawingml/2006/picture">
                        <pic:nvPicPr>
                          <pic:cNvPr id="49" name="Picture 49"/>
                          <pic:cNvPicPr/>
                        </pic:nvPicPr>
                        <pic:blipFill rotWithShape="1">
                          <a:blip r:embed="rId54" cstate="print"/>
                          <a:srcRect l="15876" t="3941" r="16639"/>
                          <a:stretch/>
                        </pic:blipFill>
                        <pic:spPr bwMode="auto">
                          <a:xfrm>
                            <a:off x="0" y="114300"/>
                            <a:ext cx="2733675" cy="2533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0" name="Picture 60"/>
                          <pic:cNvPicPr/>
                        </pic:nvPicPr>
                        <pic:blipFill rotWithShape="1">
                          <a:blip r:embed="rId55" cstate="print"/>
                          <a:srcRect l="15394" r="16137"/>
                          <a:stretch/>
                        </pic:blipFill>
                        <pic:spPr bwMode="auto">
                          <a:xfrm>
                            <a:off x="2820733" y="0"/>
                            <a:ext cx="2771775" cy="2647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1" name="Picture 61"/>
                          <pic:cNvPicPr/>
                        </pic:nvPicPr>
                        <pic:blipFill rotWithShape="1">
                          <a:blip r:embed="rId56" cstate="print"/>
                          <a:srcRect l="15554" t="2206" r="15816"/>
                          <a:stretch/>
                        </pic:blipFill>
                        <pic:spPr bwMode="auto">
                          <a:xfrm>
                            <a:off x="0" y="2647950"/>
                            <a:ext cx="2743200" cy="255714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62" name="Picture 62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820733" y="3110992"/>
                            <a:ext cx="2811145" cy="21215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Text Box 50"/>
                        <wps:cNvSpPr txBox="1"/>
                        <wps:spPr>
                          <a:xfrm>
                            <a:off x="13907" y="2693670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c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8" name="Text Box 50"/>
                        <wps:cNvSpPr txBox="1"/>
                        <wps:spPr>
                          <a:xfrm>
                            <a:off x="2868168" y="114300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b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9" name="Text Box 50"/>
                        <wps:cNvSpPr txBox="1"/>
                        <wps:spPr>
                          <a:xfrm>
                            <a:off x="17907" y="136525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a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0" name="Text Box 50"/>
                        <wps:cNvSpPr txBox="1"/>
                        <wps:spPr>
                          <a:xfrm>
                            <a:off x="3223926" y="3169285"/>
                            <a:ext cx="890779" cy="77558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E06ECB" w:rsidRDefault="00E06ECB" w:rsidP="00E06ECB">
                              <w:pPr>
                                <w:pStyle w:val="NormalWeb"/>
                                <w:spacing w:before="0" w:beforeAutospacing="0" w:after="200" w:afterAutospacing="0" w:line="276" w:lineRule="auto"/>
                              </w:pPr>
                              <w:r>
                                <w:rPr>
                                  <w:rFonts w:eastAsia="SimSun" w:cs="Arial"/>
                                  <w:b/>
                                  <w:bCs/>
                                  <w:color w:val="FFFFFF"/>
                                  <w:kern w:val="24"/>
                                  <w:sz w:val="48"/>
                                  <w:szCs w:val="48"/>
                                </w:rPr>
                                <w:t>d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group w14:anchorId="3AFA4921" id="Group 22" o:spid="_x0000_s1071" style="position:absolute;margin-left:0;margin-top:8.85pt;width:443.45pt;height:412pt;z-index:251708928;mso-position-horizontal:center;mso-position-horizontal-relative:margin" coordsize="56318,52325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">
                <v:shape id="Picture 49" o:spid="_x0000_s1072" type="#_x0000_t75" style="position:absolute;top:1143;width:27336;height:2533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">
                  <v:imagedata r:id="rId58" o:title="" croptop="2583f" cropleft="10404f" cropright="10905f"/>
                </v:shape>
                <v:shape id="Picture 60" o:spid="_x0000_s1073" type="#_x0000_t75" style="position:absolute;left:28207;width:27718;height:2647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">
                  <v:imagedata r:id="rId59" o:title="" cropleft="10089f" cropright="10576f"/>
                </v:shape>
                <v:shape id="Picture 61" o:spid="_x0000_s1074" type="#_x0000_t75" style="position:absolute;top:26479;width:27432;height:255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">
                  <v:imagedata r:id="rId60" o:title="" croptop="1446f" cropleft="10193f" cropright="10365f"/>
                </v:shape>
                <v:shape id="Picture 62" o:spid="_x0000_s1075" type="#_x0000_t75" style="position:absolute;left:28207;top:31109;width:28111;height:212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">
                  <v:imagedata r:id="rId61" o:title=""/>
                </v:shape>
                <v:shape id="Text Box 50" o:spid="_x0000_s1076" type="#_x0000_t202" style="position:absolute;left:139;top:26936;width:8907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c)</w:t>
                        </w:r>
                      </w:p>
                    </w:txbxContent>
                  </v:textbox>
                </v:shape>
                <v:shape id="Text Box 50" o:spid="_x0000_s1077" type="#_x0000_t202" style="position:absolute;left:28681;top:1143;width:8908;height:775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b)</w:t>
                        </w:r>
                      </w:p>
                    </w:txbxContent>
                  </v:textbox>
                </v:shape>
                <v:shape id="Text Box 50" o:spid="_x0000_s1078" type="#_x0000_t202" style="position:absolute;left:179;top:1365;width:8907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a)</w:t>
                        </w:r>
                      </w:p>
                    </w:txbxContent>
                  </v:textbox>
                </v:shape>
                <v:shape id="Text Box 50" o:spid="_x0000_s1079" type="#_x0000_t202" style="position:absolute;left:32239;top:31692;width:8908;height:775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" filled="f" stroked="f" strokeweight=".5pt">
                  <v:textbox>
                    <w:txbxContent>
                      <w:p w:rsidR="00E06ECB" w:rsidRDefault="00E06ECB" w:rsidP="00E06ECB">
                        <w:pPr>
                          <w:pStyle w:val="NormalWeb"/>
                          <w:spacing w:before="0" w:beforeAutospacing="0" w:after="200" w:afterAutospacing="0" w:line="276" w:lineRule="auto"/>
                        </w:pPr>
                        <w:r>
                          <w:rPr>
                            <w:rFonts w:eastAsia="SimSun" w:cs="Arial"/>
                            <w:b/>
                            <w:bCs/>
                            <w:color w:val="FFFFFF"/>
                            <w:kern w:val="24"/>
                            <w:sz w:val="48"/>
                            <w:szCs w:val="48"/>
                          </w:rPr>
                          <w:t>d)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>
      <w:pPr>
        <w:rPr>
          <w:noProof/>
          <w:lang w:val="en-CA" w:eastAsia="zh-CN"/>
        </w:rPr>
      </w:pPr>
    </w:p>
    <w:p w:rsidR="00127D32" w:rsidRPr="000F66FC" w:rsidRDefault="00127D32" w:rsidP="00BA1125"/>
    <w:p w:rsidR="00684188" w:rsidRPr="000F66FC" w:rsidRDefault="00704BC4" w:rsidP="00EB0DA4">
      <w:pPr>
        <w:autoSpaceDE w:val="0"/>
        <w:autoSpaceDN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ure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S7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SEM and EDS mapping of </w:t>
      </w:r>
      <w:r w:rsidR="00B22BDC" w:rsidRPr="000F66FC">
        <w:rPr>
          <w:rFonts w:asciiTheme="majorBidi" w:hAnsiTheme="majorBidi" w:cstheme="majorBidi"/>
          <w:sz w:val="24"/>
          <w:szCs w:val="24"/>
        </w:rPr>
        <w:t xml:space="preserve">Co 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ZIF-L, synthesized via ultrasound technique in 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15 min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. a) SEM image, b) dispersion of Co, 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c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) dispersion of N, and 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d</w:t>
      </w:r>
      <w:r w:rsidR="00345610" w:rsidRPr="000F66FC">
        <w:rPr>
          <w:rFonts w:asciiTheme="majorBidi" w:hAnsiTheme="majorBidi" w:cstheme="majorBidi"/>
          <w:sz w:val="24"/>
          <w:szCs w:val="24"/>
        </w:rPr>
        <w:t>) EDS spectrum representing the presence of C, N,</w:t>
      </w:r>
      <w:r w:rsidR="00B22BDC"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and</w:t>
      </w:r>
      <w:r w:rsidR="00345610" w:rsidRPr="000F66FC">
        <w:rPr>
          <w:rFonts w:asciiTheme="majorBidi" w:hAnsiTheme="majorBidi" w:cstheme="majorBidi"/>
          <w:sz w:val="24"/>
          <w:szCs w:val="24"/>
        </w:rPr>
        <w:t xml:space="preserve"> Co in the sample.</w:t>
      </w:r>
    </w:p>
    <w:p w:rsidR="00684188" w:rsidRPr="000F66FC" w:rsidRDefault="00684188">
      <w:pPr>
        <w:rPr>
          <w:rFonts w:asciiTheme="majorBidi" w:hAnsiTheme="majorBidi" w:cstheme="majorBidi"/>
          <w:sz w:val="24"/>
          <w:szCs w:val="24"/>
        </w:rPr>
      </w:pPr>
      <w:r w:rsidRPr="000F66FC">
        <w:rPr>
          <w:rFonts w:asciiTheme="majorBidi" w:hAnsiTheme="majorBidi" w:cstheme="majorBidi"/>
          <w:sz w:val="24"/>
          <w:szCs w:val="24"/>
        </w:rPr>
        <w:br w:type="page"/>
      </w:r>
    </w:p>
    <w:p w:rsidR="005E08C7" w:rsidRPr="000F66FC" w:rsidRDefault="005E08C7" w:rsidP="00A32405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sz w:val="18"/>
          <w:szCs w:val="18"/>
          <w:lang w:eastAsia="zh-CN"/>
        </w:rPr>
      </w:pPr>
      <w:r w:rsidRPr="000F66FC">
        <w:rPr>
          <w:rFonts w:asciiTheme="majorBidi" w:hAnsiTheme="majorBidi" w:cstheme="majorBidi" w:hint="eastAsia"/>
          <w:noProof/>
          <w:sz w:val="18"/>
          <w:szCs w:val="18"/>
        </w:rPr>
        <w:lastRenderedPageBreak/>
        <mc:AlternateContent>
          <mc:Choice Requires="wps">
            <w:drawing>
              <wp:anchor distT="0" distB="0" distL="114300" distR="114300" simplePos="0" relativeHeight="251664896" behindDoc="0" locked="0" layoutInCell="1" allowOverlap="1" wp14:anchorId="475E964A" wp14:editId="12B860CA">
                <wp:simplePos x="0" y="0"/>
                <wp:positionH relativeFrom="column">
                  <wp:posOffset>231775</wp:posOffset>
                </wp:positionH>
                <wp:positionV relativeFrom="paragraph">
                  <wp:posOffset>127635</wp:posOffset>
                </wp:positionV>
                <wp:extent cx="466725" cy="504825"/>
                <wp:effectExtent l="0" t="0" r="0" b="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6725" cy="504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E08C7" w:rsidRPr="005E08C7" w:rsidRDefault="005E08C7">
                            <w:pPr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44"/>
                                <w:szCs w:val="44"/>
                                <w:lang w:eastAsia="zh-CN"/>
                              </w:rPr>
                            </w:pPr>
                            <w:r w:rsidRPr="005E08C7">
                              <w:rPr>
                                <w:rFonts w:ascii="Times New Roman" w:hAnsi="Times New Roman" w:cs="Times New Roman"/>
                                <w:b/>
                                <w:color w:val="FFFFFF" w:themeColor="background1"/>
                                <w:sz w:val="44"/>
                                <w:szCs w:val="44"/>
                                <w:lang w:eastAsia="zh-CN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cx1="http://schemas.microsoft.com/office/drawing/2015/9/8/chartex" xmlns:cx="http://schemas.microsoft.com/office/drawing/2014/chartex">
            <w:pict>
              <v:shape w14:anchorId="475E964A" id="Text Box 33" o:spid="_x0000_s1080" type="#_x0000_t202" style="position:absolute;left:0;text-align:left;margin-left:18.25pt;margin-top:10.05pt;width:36.75pt;height:39.75pt;z-index:251664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" filled="f" stroked="f" strokeweight=".5pt">
                <v:textbox>
                  <w:txbxContent>
                    <w:p w:rsidR="005E08C7" w:rsidRPr="005E08C7" w:rsidRDefault="005E08C7">
                      <w:pPr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44"/>
                          <w:szCs w:val="44"/>
                          <w:lang w:eastAsia="zh-CN"/>
                        </w:rPr>
                      </w:pPr>
                      <w:r w:rsidRPr="005E08C7">
                        <w:rPr>
                          <w:rFonts w:ascii="Times New Roman" w:hAnsi="Times New Roman" w:cs="Times New Roman"/>
                          <w:b/>
                          <w:color w:val="FFFFFF" w:themeColor="background1"/>
                          <w:sz w:val="44"/>
                          <w:szCs w:val="44"/>
                          <w:lang w:eastAsia="zh-CN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Pr="000F66FC">
        <w:rPr>
          <w:rFonts w:asciiTheme="majorBidi" w:hAnsiTheme="majorBidi" w:cstheme="majorBidi" w:hint="eastAsia"/>
          <w:noProof/>
          <w:sz w:val="18"/>
          <w:szCs w:val="18"/>
        </w:rPr>
        <w:drawing>
          <wp:inline distT="0" distB="0" distL="0" distR="0" wp14:anchorId="4665D8EF" wp14:editId="4C402177">
            <wp:extent cx="2543175" cy="224798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iO.jpg"/>
                    <pic:cNvPicPr/>
                  </pic:nvPicPr>
                  <pic:blipFill rotWithShape="1"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4079" b="61776"/>
                    <a:stretch/>
                  </pic:blipFill>
                  <pic:spPr bwMode="auto">
                    <a:xfrm>
                      <a:off x="0" y="0"/>
                      <a:ext cx="2544812" cy="22494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9D25C5" w:rsidRPr="000F66FC">
        <w:object w:dxaOrig="7785" w:dyaOrig="5497">
          <v:shape id="_x0000_i1030" type="#_x0000_t75" style="width:227.25pt;height:190.5pt" o:ole="">
            <v:imagedata r:id="rId63" o:title="" croptop="1861f" cropleft="5546f" cropright="6860f"/>
          </v:shape>
          <o:OLEObject Type="Embed" ProgID="Origin50.Graph" ShapeID="_x0000_i1030" DrawAspect="Content" ObjectID="_1639900441" r:id="rId64"/>
        </w:object>
      </w:r>
    </w:p>
    <w:p w:rsidR="00684188" w:rsidRPr="000F66FC" w:rsidRDefault="005E08C7" w:rsidP="00EB0DA4">
      <w:pPr>
        <w:autoSpaceDE w:val="0"/>
        <w:autoSpaceDN w:val="0"/>
        <w:adjustRightInd w:val="0"/>
        <w:spacing w:before="120" w:after="0" w:line="360" w:lineRule="auto"/>
        <w:jc w:val="center"/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="00B033D4" w:rsidRPr="000F66FC">
        <w:rPr>
          <w:rFonts w:asciiTheme="majorBidi" w:hAnsiTheme="majorBidi" w:cstheme="majorBidi"/>
          <w:sz w:val="24"/>
          <w:szCs w:val="24"/>
          <w:lang w:eastAsia="zh-CN"/>
        </w:rPr>
        <w:t xml:space="preserve"> </w:t>
      </w:r>
      <w:r w:rsidRPr="000F66FC">
        <w:rPr>
          <w:rFonts w:asciiTheme="majorBidi" w:hAnsiTheme="majorBidi" w:cstheme="majorBidi"/>
          <w:sz w:val="24"/>
          <w:szCs w:val="24"/>
        </w:rPr>
        <w:t>S</w:t>
      </w:r>
      <w:r w:rsidR="00345610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8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a)</w:t>
      </w:r>
      <w:r w:rsidR="00BF041D"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</w:t>
      </w:r>
      <w:r w:rsidR="00716CFA" w:rsidRPr="000F66FC">
        <w:rPr>
          <w:rFonts w:asciiTheme="majorBidi" w:hAnsiTheme="majorBidi" w:cstheme="majorBidi"/>
          <w:sz w:val="24"/>
          <w:szCs w:val="24"/>
          <w:lang w:eastAsia="zh-CN"/>
        </w:rPr>
        <w:t>S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>EM image and b) XRD pattern of washed TiO</w:t>
      </w:r>
      <w:r w:rsidRPr="000F66FC">
        <w:rPr>
          <w:rFonts w:asciiTheme="majorBidi" w:hAnsiTheme="majorBidi" w:cstheme="majorBidi" w:hint="eastAsia"/>
          <w:sz w:val="24"/>
          <w:szCs w:val="24"/>
          <w:vertAlign w:val="subscript"/>
          <w:lang w:eastAsia="zh-CN"/>
        </w:rPr>
        <w:t>2</w:t>
      </w:r>
      <w:r w:rsidRPr="000F66FC">
        <w:rPr>
          <w:rFonts w:asciiTheme="majorBidi" w:hAnsiTheme="majorBidi" w:cstheme="majorBidi" w:hint="eastAsia"/>
          <w:sz w:val="24"/>
          <w:szCs w:val="24"/>
          <w:lang w:eastAsia="zh-CN"/>
        </w:rPr>
        <w:t xml:space="preserve"> nanoparticles</w:t>
      </w:r>
      <w:r w:rsidR="005A211A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</w:p>
    <w:p w:rsidR="00684188" w:rsidRPr="000F66FC" w:rsidRDefault="00684188">
      <w:pPr>
        <w:rPr>
          <w:rFonts w:asciiTheme="majorBidi" w:hAnsiTheme="majorBidi" w:cstheme="majorBidi"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  <w:lang w:eastAsia="zh-CN"/>
        </w:rPr>
        <w:br w:type="page"/>
      </w:r>
    </w:p>
    <w:p w:rsidR="005A211A" w:rsidRPr="000F66FC" w:rsidRDefault="00411AC4" w:rsidP="0040377F">
      <w:pPr>
        <w:autoSpaceDE w:val="0"/>
        <w:autoSpaceDN w:val="0"/>
        <w:adjustRightInd w:val="0"/>
        <w:spacing w:after="0" w:line="360" w:lineRule="auto"/>
        <w:rPr>
          <w:rFonts w:asciiTheme="majorBidi" w:hAnsiTheme="majorBidi" w:cstheme="majorBidi"/>
          <w:sz w:val="18"/>
          <w:szCs w:val="18"/>
          <w:lang w:eastAsia="zh-CN"/>
        </w:rPr>
      </w:pPr>
      <w:r w:rsidRPr="000F66FC">
        <w:object w:dxaOrig="7137" w:dyaOrig="5456">
          <v:shape id="_x0000_i1031" type="#_x0000_t75" style="width:227.25pt;height:180.75pt" o:ole="">
            <v:imagedata r:id="rId65" o:title="" croptop="5761f" cropright="8261f"/>
          </v:shape>
          <o:OLEObject Type="Embed" ProgID="Origin95.Graph" ShapeID="_x0000_i1031" DrawAspect="Content" ObjectID="_1639900442" r:id="rId66"/>
        </w:object>
      </w:r>
      <w:r w:rsidR="009C6E73" w:rsidRPr="000F66FC">
        <w:object w:dxaOrig="7138" w:dyaOrig="5457">
          <v:shape id="_x0000_i1032" type="#_x0000_t75" style="width:226.5pt;height:183.75pt" o:ole="">
            <v:imagedata r:id="rId67" o:title="" croptop="4201f" cropbottom="1440f" cropleft="1836f" cropright="7435f"/>
          </v:shape>
          <o:OLEObject Type="Embed" ProgID="Origin95.Graph" ShapeID="_x0000_i1032" DrawAspect="Content" ObjectID="_1639900443" r:id="rId68"/>
        </w:object>
      </w:r>
      <w:r w:rsidR="0040377F" w:rsidRPr="000F66FC">
        <w:t xml:space="preserve">  </w:t>
      </w:r>
      <w:r w:rsidRPr="000F66FC">
        <w:object w:dxaOrig="7138" w:dyaOrig="5457">
          <v:shape id="_x0000_i1033" type="#_x0000_t75" style="width:224.25pt;height:177.75pt" o:ole="">
            <v:imagedata r:id="rId69" o:title="" croptop="6242f" cropright="8536f"/>
          </v:shape>
          <o:OLEObject Type="Embed" ProgID="Origin95.Graph" ShapeID="_x0000_i1033" DrawAspect="Content" ObjectID="_1639900444" r:id="rId70"/>
        </w:object>
      </w:r>
      <w:r w:rsidR="0040377F" w:rsidRPr="000F66FC">
        <w:rPr>
          <w:b/>
          <w:bCs/>
        </w:rPr>
        <w:t xml:space="preserve">            </w:t>
      </w:r>
      <w:r w:rsidR="0040377F" w:rsidRPr="000F66FC">
        <w:rPr>
          <w:b/>
          <w:bCs/>
        </w:rPr>
        <w:object w:dxaOrig="6324" w:dyaOrig="5818">
          <v:shape id="_x0000_i1034" type="#_x0000_t75" style="width:208.5pt;height:179.25pt" o:ole="">
            <v:imagedata r:id="rId71" o:title="" croptop="-4467f" cropbottom="24561f" cropleft="-10813f" cropright="27301f"/>
          </v:shape>
          <o:OLEObject Type="Embed" ProgID="ChemDraw.Document.6.0" ShapeID="_x0000_i1034" DrawAspect="Content" ObjectID="_1639900445" r:id="rId72"/>
        </w:object>
      </w:r>
      <w:r w:rsidR="0040377F" w:rsidRPr="000F66FC">
        <w:rPr>
          <w:b/>
          <w:bCs/>
        </w:rPr>
        <w:t xml:space="preserve">    </w:t>
      </w:r>
    </w:p>
    <w:p w:rsidR="00684188" w:rsidRPr="000F66FC" w:rsidRDefault="003606C6" w:rsidP="000F66FC">
      <w:pPr>
        <w:autoSpaceDE w:val="0"/>
        <w:autoSpaceDN w:val="0"/>
        <w:adjustRightInd w:val="0"/>
        <w:spacing w:before="120" w:after="0" w:line="240" w:lineRule="auto"/>
        <w:jc w:val="both"/>
        <w:rPr>
          <w:rFonts w:asciiTheme="majorBidi" w:hAnsiTheme="majorBidi" w:cstheme="majorBidi"/>
          <w:bCs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</w:rPr>
        <w:t>ure</w:t>
      </w:r>
      <w:r w:rsidRPr="000F66FC">
        <w:rPr>
          <w:rFonts w:asciiTheme="majorBidi" w:hAnsiTheme="majorBidi" w:cstheme="majorBidi"/>
          <w:sz w:val="24"/>
          <w:szCs w:val="24"/>
        </w:rPr>
        <w:t xml:space="preserve"> </w:t>
      </w:r>
      <w:r w:rsidR="00704BC4" w:rsidRPr="000F66FC">
        <w:rPr>
          <w:rFonts w:asciiTheme="majorBidi" w:hAnsiTheme="majorBidi" w:cstheme="majorBidi"/>
          <w:sz w:val="24"/>
          <w:szCs w:val="24"/>
        </w:rPr>
        <w:t>S</w:t>
      </w:r>
      <w:r w:rsidR="00704BC4" w:rsidRPr="000F66FC">
        <w:rPr>
          <w:rFonts w:asciiTheme="majorBidi" w:hAnsiTheme="majorBidi" w:cstheme="majorBidi"/>
          <w:sz w:val="24"/>
          <w:szCs w:val="24"/>
          <w:lang w:eastAsia="zh-CN"/>
        </w:rPr>
        <w:t>9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  <w:r w:rsidR="00704BC4" w:rsidRPr="000F66FC">
        <w:rPr>
          <w:rFonts w:asciiTheme="majorBidi" w:hAnsiTheme="majorBidi" w:cstheme="majorBidi"/>
          <w:sz w:val="24"/>
          <w:szCs w:val="24"/>
          <w:lang w:eastAsia="zh-CN"/>
        </w:rPr>
        <w:t xml:space="preserve"> </w:t>
      </w:r>
      <w:r w:rsidR="00704BC4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Degradation</w:t>
      </w:r>
      <w:r w:rsidR="005A211A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 of MO in the presence of</w:t>
      </w:r>
      <w:r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 </w:t>
      </w:r>
      <w:r w:rsidR="00B502D6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a) Zn/Co ZIF-L</w:t>
      </w:r>
      <w:r w:rsidR="00411AC4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 (without light)</w:t>
      </w:r>
      <w:r w:rsidR="00B502D6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, b) </w:t>
      </w:r>
      <w:r w:rsidR="00411AC4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Zn/Co ZIF-L (under solar </w:t>
      </w:r>
      <w:r w:rsidR="00F57ADD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irradiation</w:t>
      </w:r>
      <w:r w:rsidR="00411AC4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)</w:t>
      </w:r>
      <w:r w:rsidR="00633F4F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, </w:t>
      </w:r>
      <w:r w:rsidR="00411AC4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c) </w:t>
      </w:r>
      <w:r w:rsidR="00B502D6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TiO</w:t>
      </w:r>
      <w:r w:rsidR="00B502D6" w:rsidRPr="000F66FC">
        <w:rPr>
          <w:rFonts w:asciiTheme="majorBidi" w:hAnsiTheme="majorBidi" w:cstheme="majorBidi"/>
          <w:bCs/>
          <w:sz w:val="24"/>
          <w:szCs w:val="24"/>
          <w:vertAlign w:val="subscript"/>
          <w:lang w:eastAsia="zh-CN"/>
        </w:rPr>
        <w:t>2</w:t>
      </w:r>
      <w:r w:rsidR="00B502D6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@Zn/Co ZIF-L under </w:t>
      </w:r>
      <w:r w:rsidR="00B57498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solar irradiation</w:t>
      </w:r>
      <w:r w:rsidR="006A0899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, and d) structure of methyl orange.</w:t>
      </w:r>
      <w:r w:rsidR="00634A30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 Reaction condition: 50 mL aqueous solution of methyl orange (10 mgL</w:t>
      </w:r>
      <w:r w:rsidR="00634A30" w:rsidRPr="000F66FC">
        <w:rPr>
          <w:rFonts w:asciiTheme="majorBidi" w:hAnsiTheme="majorBidi" w:cstheme="majorBidi"/>
          <w:bCs/>
          <w:sz w:val="24"/>
          <w:szCs w:val="24"/>
          <w:vertAlign w:val="superscript"/>
          <w:lang w:eastAsia="zh-CN"/>
        </w:rPr>
        <w:t>-1</w:t>
      </w:r>
      <w:r w:rsidR="00634A30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), 20 mg of catalyst (Zn/Co ZIF-L or TiO</w:t>
      </w:r>
      <w:r w:rsidR="00634A30" w:rsidRPr="000F66FC">
        <w:rPr>
          <w:rFonts w:asciiTheme="majorBidi" w:hAnsiTheme="majorBidi" w:cstheme="majorBidi"/>
          <w:bCs/>
          <w:sz w:val="24"/>
          <w:szCs w:val="24"/>
          <w:vertAlign w:val="subscript"/>
          <w:lang w:eastAsia="zh-CN"/>
        </w:rPr>
        <w:t>2</w:t>
      </w:r>
      <w:r w:rsidR="00634A30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@Zn/Co ZIF-L), at room temperature.</w:t>
      </w:r>
      <w:r w:rsidR="0040377F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 </w:t>
      </w:r>
    </w:p>
    <w:p w:rsidR="00684188" w:rsidRPr="000F66FC" w:rsidRDefault="00684188">
      <w:pPr>
        <w:rPr>
          <w:rFonts w:asciiTheme="majorBidi" w:hAnsiTheme="majorBidi" w:cstheme="majorBidi"/>
          <w:bCs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bCs/>
          <w:sz w:val="24"/>
          <w:szCs w:val="24"/>
          <w:lang w:eastAsia="zh-CN"/>
        </w:rPr>
        <w:br w:type="page"/>
      </w:r>
    </w:p>
    <w:p w:rsidR="00E372BF" w:rsidRPr="000F66FC" w:rsidRDefault="00AE74A7" w:rsidP="00940C2F">
      <w:pPr>
        <w:autoSpaceDE w:val="0"/>
        <w:autoSpaceDN w:val="0"/>
        <w:adjustRightInd w:val="0"/>
        <w:spacing w:after="0" w:line="360" w:lineRule="auto"/>
        <w:jc w:val="center"/>
        <w:rPr>
          <w:rFonts w:asciiTheme="majorBidi" w:hAnsiTheme="majorBidi" w:cstheme="majorBidi"/>
          <w:bCs/>
          <w:sz w:val="18"/>
          <w:szCs w:val="18"/>
          <w:lang w:eastAsia="zh-CN"/>
        </w:rPr>
      </w:pPr>
      <w:r w:rsidRPr="000F66FC">
        <w:rPr>
          <w:noProof/>
        </w:rPr>
        <w:lastRenderedPageBreak/>
        <w:drawing>
          <wp:inline distT="0" distB="0" distL="0" distR="0">
            <wp:extent cx="2717800" cy="2258629"/>
            <wp:effectExtent l="0" t="0" r="635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i after.jpg"/>
                    <pic:cNvPicPr/>
                  </pic:nvPicPr>
                  <pic:blipFill rotWithShape="1"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4" t="675" r="75748" b="78848"/>
                    <a:stretch/>
                  </pic:blipFill>
                  <pic:spPr bwMode="auto">
                    <a:xfrm>
                      <a:off x="0" y="0"/>
                      <a:ext cx="2732297" cy="22706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F66FC">
        <w:object w:dxaOrig="7785" w:dyaOrig="5497">
          <v:shape id="_x0000_i1035" type="#_x0000_t75" style="width:220.5pt;height:179.25pt" o:ole="">
            <v:imagedata r:id="rId74" o:title="" croptop="5837f" cropleft="5819f" cropright="8133f"/>
          </v:shape>
          <o:OLEObject Type="Embed" ProgID="Origin50.Graph" ShapeID="_x0000_i1035" DrawAspect="Content" ObjectID="_1639900446" r:id="rId75"/>
        </w:object>
      </w:r>
    </w:p>
    <w:p w:rsidR="003439B1" w:rsidRPr="000F66FC" w:rsidRDefault="00704BC4" w:rsidP="000F66FC">
      <w:pPr>
        <w:autoSpaceDE w:val="0"/>
        <w:autoSpaceDN w:val="0"/>
        <w:adjustRightInd w:val="0"/>
        <w:spacing w:before="120" w:after="0" w:line="360" w:lineRule="auto"/>
        <w:jc w:val="center"/>
        <w:rPr>
          <w:rFonts w:asciiTheme="majorBidi" w:hAnsiTheme="majorBidi" w:cstheme="majorBidi"/>
          <w:bCs/>
          <w:sz w:val="24"/>
          <w:szCs w:val="24"/>
          <w:lang w:eastAsia="zh-CN"/>
        </w:rPr>
      </w:pPr>
      <w:r w:rsidRPr="000F66FC">
        <w:rPr>
          <w:rFonts w:asciiTheme="majorBidi" w:hAnsiTheme="majorBidi" w:cstheme="majorBidi"/>
          <w:sz w:val="24"/>
          <w:szCs w:val="24"/>
          <w:lang w:eastAsia="zh-CN"/>
        </w:rPr>
        <w:t>Fig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ure</w:t>
      </w:r>
      <w:r w:rsidR="00B033D4" w:rsidRPr="000F66FC">
        <w:rPr>
          <w:rFonts w:asciiTheme="majorBidi" w:hAnsiTheme="majorBidi" w:cstheme="majorBidi"/>
          <w:sz w:val="24"/>
          <w:szCs w:val="24"/>
          <w:lang w:eastAsia="zh-CN"/>
        </w:rPr>
        <w:t xml:space="preserve"> S10</w:t>
      </w:r>
      <w:r w:rsidR="00EB0DA4" w:rsidRPr="000F66FC">
        <w:rPr>
          <w:rFonts w:asciiTheme="majorBidi" w:hAnsiTheme="majorBidi" w:cstheme="majorBidi"/>
          <w:sz w:val="24"/>
          <w:szCs w:val="24"/>
          <w:lang w:eastAsia="zh-CN"/>
        </w:rPr>
        <w:t>.</w:t>
      </w:r>
      <w:r w:rsidR="00B033D4" w:rsidRPr="000F66FC">
        <w:rPr>
          <w:rFonts w:asciiTheme="majorBidi" w:hAnsiTheme="majorBidi" w:cstheme="majorBidi"/>
          <w:sz w:val="24"/>
          <w:szCs w:val="24"/>
          <w:lang w:eastAsia="zh-CN"/>
        </w:rPr>
        <w:t xml:space="preserve"> </w:t>
      </w:r>
      <w:r w:rsidR="003439B1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a) SEM </w:t>
      </w:r>
      <w:r w:rsidR="00181103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 xml:space="preserve">and </w:t>
      </w:r>
      <w:r w:rsidR="003439B1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b) XRD pattern of recovered TiO</w:t>
      </w:r>
      <w:r w:rsidR="003439B1" w:rsidRPr="000F66FC">
        <w:rPr>
          <w:rFonts w:asciiTheme="majorBidi" w:hAnsiTheme="majorBidi" w:cstheme="majorBidi"/>
          <w:bCs/>
          <w:sz w:val="24"/>
          <w:szCs w:val="24"/>
          <w:vertAlign w:val="subscript"/>
          <w:lang w:eastAsia="zh-CN"/>
        </w:rPr>
        <w:t>2</w:t>
      </w:r>
      <w:r w:rsidR="003439B1" w:rsidRPr="000F66FC">
        <w:rPr>
          <w:rFonts w:asciiTheme="majorBidi" w:hAnsiTheme="majorBidi" w:cstheme="majorBidi"/>
          <w:bCs/>
          <w:sz w:val="24"/>
          <w:szCs w:val="24"/>
          <w:lang w:eastAsia="zh-CN"/>
        </w:rPr>
        <w:t>@Zn/Co ZIF-L.</w:t>
      </w:r>
    </w:p>
    <w:p w:rsidR="003439B1" w:rsidRPr="000F66FC" w:rsidRDefault="003439B1" w:rsidP="00B502D6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bCs/>
          <w:sz w:val="24"/>
          <w:szCs w:val="24"/>
          <w:lang w:eastAsia="zh-CN"/>
        </w:rPr>
      </w:pPr>
    </w:p>
    <w:p w:rsidR="003439B1" w:rsidRPr="000F66FC" w:rsidRDefault="003439B1" w:rsidP="00B502D6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bCs/>
          <w:sz w:val="24"/>
          <w:szCs w:val="24"/>
          <w:lang w:eastAsia="zh-CN"/>
        </w:rPr>
      </w:pPr>
    </w:p>
    <w:p w:rsidR="00B9584F" w:rsidRPr="000F66FC" w:rsidRDefault="00B9584F" w:rsidP="00B502D6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bCs/>
          <w:sz w:val="24"/>
          <w:szCs w:val="24"/>
          <w:lang w:eastAsia="zh-CN"/>
        </w:rPr>
      </w:pPr>
    </w:p>
    <w:p w:rsidR="00D61C7E" w:rsidRPr="000F66FC" w:rsidRDefault="00B626E4" w:rsidP="00EB0DA4">
      <w:pPr>
        <w:spacing w:after="0" w:line="36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0F66FC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:rsidR="00EC39A4" w:rsidRPr="000F66FC" w:rsidRDefault="00CB4CF6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F66FC">
        <w:rPr>
          <w:rFonts w:ascii="Times New Roman" w:hAnsi="Times New Roman" w:cs="Times New Roman"/>
          <w:sz w:val="24"/>
          <w:szCs w:val="24"/>
        </w:rPr>
        <w:fldChar w:fldCharType="begin"/>
      </w:r>
      <w:r w:rsidRPr="000F66F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F66F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EC39A4" w:rsidRPr="000F66FC">
        <w:rPr>
          <w:rFonts w:ascii="Times New Roman" w:hAnsi="Times New Roman" w:cs="Times New Roman"/>
          <w:sz w:val="24"/>
          <w:szCs w:val="24"/>
        </w:rPr>
        <w:t>[1]</w:t>
      </w:r>
      <w:r w:rsidR="00EB0DA4" w:rsidRPr="000F66FC">
        <w:rPr>
          <w:rFonts w:ascii="Times New Roman" w:hAnsi="Times New Roman" w:cs="Times New Roman"/>
          <w:sz w:val="24"/>
          <w:szCs w:val="24"/>
        </w:rPr>
        <w:tab/>
      </w:r>
      <w:r w:rsidR="00EC39A4" w:rsidRPr="000F66FC">
        <w:rPr>
          <w:rFonts w:ascii="Times New Roman" w:hAnsi="Times New Roman" w:cs="Times New Roman"/>
          <w:sz w:val="24"/>
          <w:szCs w:val="24"/>
        </w:rPr>
        <w:t>R. Chen, J. Yao, Q. Gu, S. Smeets, C. Baerlocher, H. Gu, D. Zhu, W. Morris, O.M. Yaghi, H. Wang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. </w:t>
      </w:r>
      <w:r w:rsidR="00EC39A4" w:rsidRPr="000F66FC">
        <w:rPr>
          <w:rFonts w:ascii="Times New Roman" w:hAnsi="Times New Roman" w:cs="Times New Roman"/>
          <w:i/>
          <w:sz w:val="24"/>
          <w:szCs w:val="24"/>
        </w:rPr>
        <w:t>Chem. Commun.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, </w:t>
      </w:r>
      <w:r w:rsidR="00EC39A4" w:rsidRPr="000F66FC">
        <w:rPr>
          <w:rFonts w:ascii="Times New Roman" w:hAnsi="Times New Roman" w:cs="Times New Roman"/>
          <w:b/>
          <w:sz w:val="24"/>
          <w:szCs w:val="24"/>
        </w:rPr>
        <w:t>49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="00EC39A4" w:rsidRPr="000F66FC">
        <w:rPr>
          <w:rFonts w:ascii="Times New Roman" w:hAnsi="Times New Roman" w:cs="Times New Roman"/>
          <w:sz w:val="24"/>
          <w:szCs w:val="24"/>
        </w:rPr>
        <w:t xml:space="preserve"> 9500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 (2013)</w:t>
      </w:r>
      <w:r w:rsidR="00EC39A4" w:rsidRPr="000F66FC">
        <w:rPr>
          <w:rFonts w:ascii="Times New Roman" w:hAnsi="Times New Roman" w:cs="Times New Roman"/>
          <w:sz w:val="24"/>
          <w:szCs w:val="24"/>
        </w:rPr>
        <w:t>.</w:t>
      </w:r>
      <w:bookmarkEnd w:id="1"/>
    </w:p>
    <w:p w:rsidR="00EC39A4" w:rsidRPr="000F66FC" w:rsidRDefault="00EC39A4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0F66FC">
        <w:rPr>
          <w:rFonts w:ascii="Times New Roman" w:hAnsi="Times New Roman" w:cs="Times New Roman"/>
          <w:sz w:val="24"/>
          <w:szCs w:val="24"/>
        </w:rPr>
        <w:t>[2]</w:t>
      </w:r>
      <w:r w:rsidR="00EB0DA4" w:rsidRPr="000F66FC">
        <w:rPr>
          <w:rFonts w:ascii="Times New Roman" w:hAnsi="Times New Roman" w:cs="Times New Roman"/>
          <w:sz w:val="24"/>
          <w:szCs w:val="24"/>
        </w:rPr>
        <w:tab/>
      </w:r>
      <w:r w:rsidRPr="000F66FC">
        <w:rPr>
          <w:rFonts w:ascii="Times New Roman" w:hAnsi="Times New Roman" w:cs="Times New Roman"/>
          <w:sz w:val="24"/>
          <w:szCs w:val="24"/>
        </w:rPr>
        <w:t xml:space="preserve">H. Huang, W. Zhang, D. 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Liu, B. Liu, G. Chen, C. Zhong. </w:t>
      </w:r>
      <w:r w:rsidRPr="000F66FC">
        <w:rPr>
          <w:rFonts w:ascii="Times New Roman" w:hAnsi="Times New Roman" w:cs="Times New Roman"/>
          <w:i/>
          <w:sz w:val="24"/>
          <w:szCs w:val="24"/>
        </w:rPr>
        <w:t>Chem. Eng. Sci.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, </w:t>
      </w:r>
      <w:r w:rsidRPr="000F66FC">
        <w:rPr>
          <w:rFonts w:ascii="Times New Roman" w:hAnsi="Times New Roman" w:cs="Times New Roman"/>
          <w:b/>
          <w:sz w:val="24"/>
          <w:szCs w:val="24"/>
        </w:rPr>
        <w:t>66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Pr="000F66FC">
        <w:rPr>
          <w:rFonts w:ascii="Times New Roman" w:hAnsi="Times New Roman" w:cs="Times New Roman"/>
          <w:sz w:val="24"/>
          <w:szCs w:val="24"/>
        </w:rPr>
        <w:t xml:space="preserve"> 6297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 (2011)</w:t>
      </w:r>
      <w:r w:rsidRPr="000F66FC">
        <w:rPr>
          <w:rFonts w:ascii="Times New Roman" w:hAnsi="Times New Roman" w:cs="Times New Roman"/>
          <w:sz w:val="24"/>
          <w:szCs w:val="24"/>
        </w:rPr>
        <w:t>.</w:t>
      </w:r>
      <w:bookmarkEnd w:id="2"/>
    </w:p>
    <w:p w:rsidR="00EC39A4" w:rsidRPr="000F66FC" w:rsidRDefault="00EC39A4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0F66FC">
        <w:rPr>
          <w:rFonts w:ascii="Times New Roman" w:hAnsi="Times New Roman" w:cs="Times New Roman"/>
          <w:sz w:val="24"/>
          <w:szCs w:val="24"/>
        </w:rPr>
        <w:t>[3]</w:t>
      </w:r>
      <w:r w:rsidR="00EB0DA4" w:rsidRPr="000F66FC">
        <w:rPr>
          <w:rFonts w:ascii="Times New Roman" w:hAnsi="Times New Roman" w:cs="Times New Roman"/>
          <w:sz w:val="24"/>
          <w:szCs w:val="24"/>
        </w:rPr>
        <w:tab/>
      </w:r>
      <w:r w:rsidRPr="000F66FC">
        <w:rPr>
          <w:rFonts w:ascii="Times New Roman" w:hAnsi="Times New Roman" w:cs="Times New Roman"/>
          <w:sz w:val="24"/>
          <w:szCs w:val="24"/>
        </w:rPr>
        <w:t>S.K. Nune, P.K. Thallapally, A. Dohnalkova,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 C. Wang, J. Liu, G.J. Exarhos. </w:t>
      </w:r>
      <w:r w:rsidRPr="000F66FC">
        <w:rPr>
          <w:rFonts w:ascii="Times New Roman" w:hAnsi="Times New Roman" w:cs="Times New Roman"/>
          <w:i/>
          <w:sz w:val="24"/>
          <w:szCs w:val="24"/>
        </w:rPr>
        <w:t>Chem. Commun.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, </w:t>
      </w:r>
      <w:r w:rsidRPr="000F66FC">
        <w:rPr>
          <w:rFonts w:ascii="Times New Roman" w:hAnsi="Times New Roman" w:cs="Times New Roman"/>
          <w:b/>
          <w:sz w:val="24"/>
          <w:szCs w:val="24"/>
        </w:rPr>
        <w:t>46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Pr="000F66FC">
        <w:rPr>
          <w:rFonts w:ascii="Times New Roman" w:hAnsi="Times New Roman" w:cs="Times New Roman"/>
          <w:sz w:val="24"/>
          <w:szCs w:val="24"/>
        </w:rPr>
        <w:t xml:space="preserve"> 4878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 (2010)</w:t>
      </w:r>
      <w:r w:rsidRPr="000F66FC">
        <w:rPr>
          <w:rFonts w:ascii="Times New Roman" w:hAnsi="Times New Roman" w:cs="Times New Roman"/>
          <w:sz w:val="24"/>
          <w:szCs w:val="24"/>
        </w:rPr>
        <w:t>.</w:t>
      </w:r>
      <w:bookmarkEnd w:id="3"/>
    </w:p>
    <w:p w:rsidR="00EC39A4" w:rsidRPr="000F66FC" w:rsidRDefault="00EC39A4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0F66FC">
        <w:rPr>
          <w:rFonts w:ascii="Times New Roman" w:hAnsi="Times New Roman" w:cs="Times New Roman"/>
          <w:sz w:val="24"/>
          <w:szCs w:val="24"/>
        </w:rPr>
        <w:t>[4]</w:t>
      </w:r>
      <w:r w:rsidR="00EB0DA4" w:rsidRPr="000F66FC">
        <w:rPr>
          <w:rFonts w:ascii="Times New Roman" w:hAnsi="Times New Roman" w:cs="Times New Roman"/>
          <w:sz w:val="24"/>
          <w:szCs w:val="24"/>
        </w:rPr>
        <w:tab/>
      </w:r>
      <w:r w:rsidRPr="000F66FC">
        <w:rPr>
          <w:rFonts w:ascii="Times New Roman" w:hAnsi="Times New Roman" w:cs="Times New Roman"/>
          <w:sz w:val="24"/>
          <w:szCs w:val="24"/>
        </w:rPr>
        <w:t>W. Morris, B. Leung, H. Furukawa, O.K. Yaghi, N. He, H. Hayashi, Y. Houndonougbo, M. Asta, B.B. Laird, O.M. Yaghi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. </w:t>
      </w:r>
      <w:r w:rsidRPr="000F66FC">
        <w:rPr>
          <w:rFonts w:ascii="Times New Roman" w:hAnsi="Times New Roman" w:cs="Times New Roman"/>
          <w:i/>
          <w:sz w:val="24"/>
          <w:szCs w:val="24"/>
        </w:rPr>
        <w:t>J. Am. Chem. Soc.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Pr="000F66FC">
        <w:rPr>
          <w:rFonts w:ascii="Times New Roman" w:hAnsi="Times New Roman" w:cs="Times New Roman"/>
          <w:sz w:val="24"/>
          <w:szCs w:val="24"/>
        </w:rPr>
        <w:t xml:space="preserve"> </w:t>
      </w:r>
      <w:r w:rsidRPr="000F66FC">
        <w:rPr>
          <w:rFonts w:ascii="Times New Roman" w:hAnsi="Times New Roman" w:cs="Times New Roman"/>
          <w:b/>
          <w:sz w:val="24"/>
          <w:szCs w:val="24"/>
        </w:rPr>
        <w:t>132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Pr="000F66FC">
        <w:rPr>
          <w:rFonts w:ascii="Times New Roman" w:hAnsi="Times New Roman" w:cs="Times New Roman"/>
          <w:sz w:val="24"/>
          <w:szCs w:val="24"/>
        </w:rPr>
        <w:t xml:space="preserve"> 11006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 (2010)</w:t>
      </w:r>
      <w:r w:rsidRPr="000F66FC">
        <w:rPr>
          <w:rFonts w:ascii="Times New Roman" w:hAnsi="Times New Roman" w:cs="Times New Roman"/>
          <w:sz w:val="24"/>
          <w:szCs w:val="24"/>
        </w:rPr>
        <w:t>.</w:t>
      </w:r>
      <w:bookmarkEnd w:id="4"/>
    </w:p>
    <w:p w:rsidR="00EC39A4" w:rsidRPr="000F66FC" w:rsidRDefault="00EB0DA4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" w:name="_ENREF_5"/>
      <w:r w:rsidRPr="000F66FC">
        <w:rPr>
          <w:rFonts w:ascii="Times New Roman" w:hAnsi="Times New Roman" w:cs="Times New Roman"/>
          <w:sz w:val="24"/>
          <w:szCs w:val="24"/>
        </w:rPr>
        <w:t>[5]</w:t>
      </w:r>
      <w:r w:rsidRPr="000F66FC">
        <w:rPr>
          <w:rFonts w:ascii="Times New Roman" w:hAnsi="Times New Roman" w:cs="Times New Roman"/>
          <w:sz w:val="24"/>
          <w:szCs w:val="24"/>
        </w:rPr>
        <w:tab/>
      </w:r>
      <w:r w:rsidR="00EC39A4" w:rsidRPr="000F66FC">
        <w:rPr>
          <w:rFonts w:ascii="Times New Roman" w:hAnsi="Times New Roman" w:cs="Times New Roman"/>
          <w:sz w:val="24"/>
          <w:szCs w:val="24"/>
        </w:rPr>
        <w:t>B. Wang, A.P. Côté, H. Furukawa, M. O’Keeffe, O.M. Yaghi</w:t>
      </w:r>
      <w:r w:rsidRPr="000F66FC">
        <w:rPr>
          <w:rFonts w:ascii="Times New Roman" w:hAnsi="Times New Roman" w:cs="Times New Roman"/>
          <w:sz w:val="24"/>
          <w:szCs w:val="24"/>
        </w:rPr>
        <w:t xml:space="preserve">. </w:t>
      </w:r>
      <w:r w:rsidR="00EC39A4" w:rsidRPr="000F66FC">
        <w:rPr>
          <w:rFonts w:ascii="Times New Roman" w:hAnsi="Times New Roman" w:cs="Times New Roman"/>
          <w:sz w:val="24"/>
          <w:szCs w:val="24"/>
        </w:rPr>
        <w:t>Nature</w:t>
      </w:r>
      <w:r w:rsidRPr="000F66FC">
        <w:rPr>
          <w:rFonts w:ascii="Times New Roman" w:hAnsi="Times New Roman" w:cs="Times New Roman"/>
          <w:sz w:val="24"/>
          <w:szCs w:val="24"/>
        </w:rPr>
        <w:t xml:space="preserve">, </w:t>
      </w:r>
      <w:r w:rsidR="00EC39A4" w:rsidRPr="000F66FC">
        <w:rPr>
          <w:rFonts w:ascii="Times New Roman" w:hAnsi="Times New Roman" w:cs="Times New Roman"/>
          <w:b/>
          <w:sz w:val="24"/>
          <w:szCs w:val="24"/>
        </w:rPr>
        <w:t>453</w:t>
      </w:r>
      <w:r w:rsidRPr="000F66FC">
        <w:rPr>
          <w:rFonts w:ascii="Times New Roman" w:hAnsi="Times New Roman" w:cs="Times New Roman"/>
          <w:sz w:val="24"/>
          <w:szCs w:val="24"/>
        </w:rPr>
        <w:t>,</w:t>
      </w:r>
      <w:r w:rsidR="00EC39A4" w:rsidRPr="000F66FC">
        <w:rPr>
          <w:rFonts w:ascii="Times New Roman" w:hAnsi="Times New Roman" w:cs="Times New Roman"/>
          <w:sz w:val="24"/>
          <w:szCs w:val="24"/>
        </w:rPr>
        <w:t xml:space="preserve"> 207</w:t>
      </w:r>
      <w:r w:rsidRPr="000F66FC">
        <w:rPr>
          <w:rFonts w:ascii="Times New Roman" w:hAnsi="Times New Roman" w:cs="Times New Roman"/>
          <w:sz w:val="24"/>
          <w:szCs w:val="24"/>
        </w:rPr>
        <w:t xml:space="preserve"> (2008)</w:t>
      </w:r>
      <w:r w:rsidR="00EC39A4" w:rsidRPr="000F66FC">
        <w:rPr>
          <w:rFonts w:ascii="Times New Roman" w:hAnsi="Times New Roman" w:cs="Times New Roman"/>
          <w:sz w:val="24"/>
          <w:szCs w:val="24"/>
        </w:rPr>
        <w:t>.</w:t>
      </w:r>
      <w:bookmarkEnd w:id="5"/>
    </w:p>
    <w:p w:rsidR="00EC39A4" w:rsidRPr="000F66FC" w:rsidRDefault="00EC39A4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" w:name="_ENREF_6"/>
      <w:r w:rsidRPr="000F66FC">
        <w:rPr>
          <w:rFonts w:ascii="Times New Roman" w:hAnsi="Times New Roman" w:cs="Times New Roman"/>
          <w:sz w:val="24"/>
          <w:szCs w:val="24"/>
        </w:rPr>
        <w:t>[6]</w:t>
      </w:r>
      <w:r w:rsidR="00EB0DA4" w:rsidRPr="000F66FC">
        <w:rPr>
          <w:rFonts w:ascii="Times New Roman" w:hAnsi="Times New Roman" w:cs="Times New Roman"/>
          <w:sz w:val="24"/>
          <w:szCs w:val="24"/>
        </w:rPr>
        <w:tab/>
      </w:r>
      <w:r w:rsidRPr="000F66FC">
        <w:rPr>
          <w:rFonts w:ascii="Times New Roman" w:hAnsi="Times New Roman" w:cs="Times New Roman"/>
          <w:sz w:val="24"/>
          <w:szCs w:val="24"/>
        </w:rPr>
        <w:t>D. Saha, Z. Bao, F. Jia, S. Deng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. </w:t>
      </w:r>
      <w:r w:rsidRPr="000F66FC">
        <w:rPr>
          <w:rFonts w:ascii="Times New Roman" w:hAnsi="Times New Roman" w:cs="Times New Roman"/>
          <w:i/>
          <w:sz w:val="24"/>
          <w:szCs w:val="24"/>
        </w:rPr>
        <w:t>Environ. Sci. Technol.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Pr="000F66FC">
        <w:rPr>
          <w:rFonts w:ascii="Times New Roman" w:hAnsi="Times New Roman" w:cs="Times New Roman"/>
          <w:sz w:val="24"/>
          <w:szCs w:val="24"/>
        </w:rPr>
        <w:t xml:space="preserve"> </w:t>
      </w:r>
      <w:r w:rsidRPr="000F66FC">
        <w:rPr>
          <w:rFonts w:ascii="Times New Roman" w:hAnsi="Times New Roman" w:cs="Times New Roman"/>
          <w:b/>
          <w:sz w:val="24"/>
          <w:szCs w:val="24"/>
        </w:rPr>
        <w:t>44</w:t>
      </w:r>
      <w:r w:rsidR="00EB0DA4" w:rsidRPr="000F66FC">
        <w:rPr>
          <w:rFonts w:ascii="Times New Roman" w:hAnsi="Times New Roman" w:cs="Times New Roman"/>
          <w:sz w:val="24"/>
          <w:szCs w:val="24"/>
        </w:rPr>
        <w:t>,</w:t>
      </w:r>
      <w:r w:rsidRPr="000F66FC">
        <w:rPr>
          <w:rFonts w:ascii="Times New Roman" w:hAnsi="Times New Roman" w:cs="Times New Roman"/>
          <w:sz w:val="24"/>
          <w:szCs w:val="24"/>
        </w:rPr>
        <w:t xml:space="preserve"> 1820</w:t>
      </w:r>
      <w:r w:rsidR="00EB0DA4" w:rsidRPr="000F66FC">
        <w:rPr>
          <w:rFonts w:ascii="Times New Roman" w:hAnsi="Times New Roman" w:cs="Times New Roman"/>
          <w:sz w:val="24"/>
          <w:szCs w:val="24"/>
        </w:rPr>
        <w:t xml:space="preserve"> (2010)</w:t>
      </w:r>
      <w:r w:rsidRPr="000F66FC">
        <w:rPr>
          <w:rFonts w:ascii="Times New Roman" w:hAnsi="Times New Roman" w:cs="Times New Roman"/>
          <w:sz w:val="24"/>
          <w:szCs w:val="24"/>
        </w:rPr>
        <w:t>.</w:t>
      </w:r>
      <w:bookmarkEnd w:id="6"/>
    </w:p>
    <w:p w:rsidR="00321A65" w:rsidRPr="000F66FC" w:rsidRDefault="00CB4CF6" w:rsidP="00EB0DA4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</w:rPr>
      </w:pPr>
      <w:r w:rsidRPr="000F66F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21A65" w:rsidRPr="000F66FC" w:rsidSect="00EB0DA4">
      <w:footerReference w:type="default" r:id="rId76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8185D" w:rsidRDefault="0088185D" w:rsidP="00207081">
      <w:pPr>
        <w:spacing w:after="0" w:line="240" w:lineRule="auto"/>
      </w:pPr>
      <w:r>
        <w:separator/>
      </w:r>
    </w:p>
  </w:endnote>
  <w:endnote w:type="continuationSeparator" w:id="0">
    <w:p w:rsidR="0088185D" w:rsidRDefault="0088185D" w:rsidP="002070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47465094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0F66FC" w:rsidRPr="000F66FC" w:rsidRDefault="000F66FC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0F66F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F66F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F66F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B086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0F66FC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8185D" w:rsidRDefault="0088185D" w:rsidP="00207081">
      <w:pPr>
        <w:spacing w:after="0" w:line="240" w:lineRule="auto"/>
      </w:pPr>
      <w:r>
        <w:separator/>
      </w:r>
    </w:p>
  </w:footnote>
  <w:footnote w:type="continuationSeparator" w:id="0">
    <w:p w:rsidR="0088185D" w:rsidRDefault="0088185D" w:rsidP="0020708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cropor Mesopor Materials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61C7E"/>
    <w:rsid w:val="000168B3"/>
    <w:rsid w:val="0003123A"/>
    <w:rsid w:val="00044B54"/>
    <w:rsid w:val="00046337"/>
    <w:rsid w:val="00062A78"/>
    <w:rsid w:val="0008558A"/>
    <w:rsid w:val="000871CF"/>
    <w:rsid w:val="000C4F97"/>
    <w:rsid w:val="000D797B"/>
    <w:rsid w:val="000F66FC"/>
    <w:rsid w:val="00116359"/>
    <w:rsid w:val="00127D32"/>
    <w:rsid w:val="001507C6"/>
    <w:rsid w:val="001612D0"/>
    <w:rsid w:val="00163F70"/>
    <w:rsid w:val="00164C8C"/>
    <w:rsid w:val="00165FE4"/>
    <w:rsid w:val="0017787C"/>
    <w:rsid w:val="001779B3"/>
    <w:rsid w:val="00181103"/>
    <w:rsid w:val="00191EBD"/>
    <w:rsid w:val="002047AE"/>
    <w:rsid w:val="00207081"/>
    <w:rsid w:val="00214710"/>
    <w:rsid w:val="00237923"/>
    <w:rsid w:val="0024068E"/>
    <w:rsid w:val="00245D74"/>
    <w:rsid w:val="0027470E"/>
    <w:rsid w:val="00276AB1"/>
    <w:rsid w:val="002B6AAA"/>
    <w:rsid w:val="002C6C04"/>
    <w:rsid w:val="002D16B5"/>
    <w:rsid w:val="002D56C6"/>
    <w:rsid w:val="0030394C"/>
    <w:rsid w:val="00312134"/>
    <w:rsid w:val="00321A65"/>
    <w:rsid w:val="003223E1"/>
    <w:rsid w:val="003259D8"/>
    <w:rsid w:val="003307B1"/>
    <w:rsid w:val="0034154E"/>
    <w:rsid w:val="003439B1"/>
    <w:rsid w:val="00344EC7"/>
    <w:rsid w:val="00345610"/>
    <w:rsid w:val="0034604E"/>
    <w:rsid w:val="003606C6"/>
    <w:rsid w:val="003754A9"/>
    <w:rsid w:val="00383ED3"/>
    <w:rsid w:val="00385582"/>
    <w:rsid w:val="00391EA5"/>
    <w:rsid w:val="003A34C5"/>
    <w:rsid w:val="003A6AE5"/>
    <w:rsid w:val="003B0F3D"/>
    <w:rsid w:val="003B4BA4"/>
    <w:rsid w:val="003C133E"/>
    <w:rsid w:val="003C1D50"/>
    <w:rsid w:val="003E3A1F"/>
    <w:rsid w:val="003E4854"/>
    <w:rsid w:val="0040377F"/>
    <w:rsid w:val="00411AC4"/>
    <w:rsid w:val="00413995"/>
    <w:rsid w:val="0043106C"/>
    <w:rsid w:val="00451153"/>
    <w:rsid w:val="004543C1"/>
    <w:rsid w:val="004747F8"/>
    <w:rsid w:val="004A3226"/>
    <w:rsid w:val="004A37A7"/>
    <w:rsid w:val="004E331C"/>
    <w:rsid w:val="004E4D0D"/>
    <w:rsid w:val="00501A06"/>
    <w:rsid w:val="005118E2"/>
    <w:rsid w:val="00515901"/>
    <w:rsid w:val="00515CA9"/>
    <w:rsid w:val="00515FC2"/>
    <w:rsid w:val="00523FF9"/>
    <w:rsid w:val="00534613"/>
    <w:rsid w:val="00537B1C"/>
    <w:rsid w:val="00541EF6"/>
    <w:rsid w:val="00553067"/>
    <w:rsid w:val="005542B2"/>
    <w:rsid w:val="0058106B"/>
    <w:rsid w:val="00584B7A"/>
    <w:rsid w:val="00584F4E"/>
    <w:rsid w:val="005A211A"/>
    <w:rsid w:val="005C57A1"/>
    <w:rsid w:val="005D2777"/>
    <w:rsid w:val="005E08C7"/>
    <w:rsid w:val="005E2630"/>
    <w:rsid w:val="005E646A"/>
    <w:rsid w:val="005F71DF"/>
    <w:rsid w:val="00604644"/>
    <w:rsid w:val="00633F4F"/>
    <w:rsid w:val="00634A30"/>
    <w:rsid w:val="006402D8"/>
    <w:rsid w:val="006570D6"/>
    <w:rsid w:val="00684188"/>
    <w:rsid w:val="00697524"/>
    <w:rsid w:val="006A0899"/>
    <w:rsid w:val="006D2083"/>
    <w:rsid w:val="00704BC4"/>
    <w:rsid w:val="00714E70"/>
    <w:rsid w:val="00716CFA"/>
    <w:rsid w:val="00740CC1"/>
    <w:rsid w:val="00770455"/>
    <w:rsid w:val="007F232A"/>
    <w:rsid w:val="00854911"/>
    <w:rsid w:val="0086533A"/>
    <w:rsid w:val="0088185D"/>
    <w:rsid w:val="00885C10"/>
    <w:rsid w:val="00893CF6"/>
    <w:rsid w:val="0090611D"/>
    <w:rsid w:val="00932F2F"/>
    <w:rsid w:val="00940C2F"/>
    <w:rsid w:val="00964463"/>
    <w:rsid w:val="0099497F"/>
    <w:rsid w:val="009B098A"/>
    <w:rsid w:val="009B0B43"/>
    <w:rsid w:val="009C6E73"/>
    <w:rsid w:val="009D25C5"/>
    <w:rsid w:val="009E16AC"/>
    <w:rsid w:val="009E4CDD"/>
    <w:rsid w:val="00A07BAB"/>
    <w:rsid w:val="00A11344"/>
    <w:rsid w:val="00A21270"/>
    <w:rsid w:val="00A2148D"/>
    <w:rsid w:val="00A32405"/>
    <w:rsid w:val="00A60E46"/>
    <w:rsid w:val="00A67F2C"/>
    <w:rsid w:val="00A7133F"/>
    <w:rsid w:val="00AA473F"/>
    <w:rsid w:val="00AB1DCD"/>
    <w:rsid w:val="00AD239E"/>
    <w:rsid w:val="00AE5130"/>
    <w:rsid w:val="00AE74A7"/>
    <w:rsid w:val="00B029C6"/>
    <w:rsid w:val="00B033D4"/>
    <w:rsid w:val="00B22BDC"/>
    <w:rsid w:val="00B25185"/>
    <w:rsid w:val="00B4194E"/>
    <w:rsid w:val="00B502D6"/>
    <w:rsid w:val="00B5250B"/>
    <w:rsid w:val="00B57498"/>
    <w:rsid w:val="00B626E4"/>
    <w:rsid w:val="00B70F32"/>
    <w:rsid w:val="00B9584F"/>
    <w:rsid w:val="00BA1125"/>
    <w:rsid w:val="00BA7753"/>
    <w:rsid w:val="00BB3556"/>
    <w:rsid w:val="00BB6403"/>
    <w:rsid w:val="00BC5CB7"/>
    <w:rsid w:val="00BD5BAA"/>
    <w:rsid w:val="00BE031B"/>
    <w:rsid w:val="00BE0541"/>
    <w:rsid w:val="00BF041D"/>
    <w:rsid w:val="00C14857"/>
    <w:rsid w:val="00C37A72"/>
    <w:rsid w:val="00C859FF"/>
    <w:rsid w:val="00C955E3"/>
    <w:rsid w:val="00CA0432"/>
    <w:rsid w:val="00CA1E1E"/>
    <w:rsid w:val="00CB086F"/>
    <w:rsid w:val="00CB4CF6"/>
    <w:rsid w:val="00CD2A5E"/>
    <w:rsid w:val="00CE11A8"/>
    <w:rsid w:val="00CF5EB2"/>
    <w:rsid w:val="00CF620E"/>
    <w:rsid w:val="00D56FD6"/>
    <w:rsid w:val="00D60644"/>
    <w:rsid w:val="00D61C7E"/>
    <w:rsid w:val="00DC3865"/>
    <w:rsid w:val="00DE76D4"/>
    <w:rsid w:val="00E06ECB"/>
    <w:rsid w:val="00E16A9E"/>
    <w:rsid w:val="00E372BF"/>
    <w:rsid w:val="00E53475"/>
    <w:rsid w:val="00E56476"/>
    <w:rsid w:val="00E7363C"/>
    <w:rsid w:val="00E81E64"/>
    <w:rsid w:val="00E972CF"/>
    <w:rsid w:val="00EA6897"/>
    <w:rsid w:val="00EB0DA4"/>
    <w:rsid w:val="00EC0792"/>
    <w:rsid w:val="00EC39A4"/>
    <w:rsid w:val="00ED17C7"/>
    <w:rsid w:val="00ED7B79"/>
    <w:rsid w:val="00EE4323"/>
    <w:rsid w:val="00EF2D45"/>
    <w:rsid w:val="00EF70A5"/>
    <w:rsid w:val="00EF75BE"/>
    <w:rsid w:val="00F079EB"/>
    <w:rsid w:val="00F14FAB"/>
    <w:rsid w:val="00F23CAE"/>
    <w:rsid w:val="00F23E47"/>
    <w:rsid w:val="00F54164"/>
    <w:rsid w:val="00F57ADD"/>
    <w:rsid w:val="00F757EB"/>
    <w:rsid w:val="00F82F3F"/>
    <w:rsid w:val="00F83996"/>
    <w:rsid w:val="00F92C22"/>
    <w:rsid w:val="00FC0D2B"/>
    <w:rsid w:val="00FC60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8A967B8-2B36-463F-97CA-E1303C0AAA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61C7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61C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D61C7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1C7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61C7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1C7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D61C7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752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752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2070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7081"/>
  </w:style>
  <w:style w:type="paragraph" w:styleId="Footer">
    <w:name w:val="footer"/>
    <w:basedOn w:val="Normal"/>
    <w:link w:val="FooterChar"/>
    <w:uiPriority w:val="99"/>
    <w:unhideWhenUsed/>
    <w:rsid w:val="002070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7081"/>
  </w:style>
  <w:style w:type="paragraph" w:styleId="NormalWeb">
    <w:name w:val="Normal (Web)"/>
    <w:basedOn w:val="Normal"/>
    <w:uiPriority w:val="99"/>
    <w:semiHidden/>
    <w:unhideWhenUsed/>
    <w:rsid w:val="00321A6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CA" w:eastAsia="zh-CN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1471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1471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1471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443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23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37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8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9" Type="http://schemas.openxmlformats.org/officeDocument/2006/relationships/oleObject" Target="embeddings/oleObject3.bin"/><Relationship Id="rId21" Type="http://schemas.openxmlformats.org/officeDocument/2006/relationships/image" Target="media/image16.png"/><Relationship Id="rId34" Type="http://schemas.openxmlformats.org/officeDocument/2006/relationships/image" Target="media/image25.wmf"/><Relationship Id="rId42" Type="http://schemas.openxmlformats.org/officeDocument/2006/relationships/image" Target="media/image30.emf"/><Relationship Id="rId47" Type="http://schemas.openxmlformats.org/officeDocument/2006/relationships/image" Target="media/image33.png"/><Relationship Id="rId50" Type="http://schemas.openxmlformats.org/officeDocument/2006/relationships/image" Target="media/image40.png"/><Relationship Id="rId55" Type="http://schemas.openxmlformats.org/officeDocument/2006/relationships/image" Target="media/image37.png"/><Relationship Id="rId63" Type="http://schemas.openxmlformats.org/officeDocument/2006/relationships/image" Target="media/image41.emf"/><Relationship Id="rId68" Type="http://schemas.openxmlformats.org/officeDocument/2006/relationships/oleObject" Target="embeddings/oleObject8.bin"/><Relationship Id="rId76" Type="http://schemas.openxmlformats.org/officeDocument/2006/relationships/footer" Target="footer1.xml"/><Relationship Id="rId7" Type="http://schemas.openxmlformats.org/officeDocument/2006/relationships/image" Target="media/image2.png"/><Relationship Id="rId71" Type="http://schemas.openxmlformats.org/officeDocument/2006/relationships/image" Target="media/image45.emf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9" Type="http://schemas.openxmlformats.org/officeDocument/2006/relationships/image" Target="media/image24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oleObject" Target="embeddings/oleObject2.bin"/><Relationship Id="rId40" Type="http://schemas.openxmlformats.org/officeDocument/2006/relationships/image" Target="media/image28.jpg"/><Relationship Id="rId45" Type="http://schemas.openxmlformats.org/officeDocument/2006/relationships/oleObject" Target="embeddings/oleObject5.bin"/><Relationship Id="rId53" Type="http://schemas.openxmlformats.org/officeDocument/2006/relationships/image" Target="media/image43.jpeg"/><Relationship Id="rId58" Type="http://schemas.openxmlformats.org/officeDocument/2006/relationships/image" Target="media/image48.png"/><Relationship Id="rId66" Type="http://schemas.openxmlformats.org/officeDocument/2006/relationships/oleObject" Target="embeddings/oleObject7.bin"/><Relationship Id="rId74" Type="http://schemas.openxmlformats.org/officeDocument/2006/relationships/image" Target="media/image47.emf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26.wmf"/><Relationship Id="rId49" Type="http://schemas.openxmlformats.org/officeDocument/2006/relationships/image" Target="media/image35.jpeg"/><Relationship Id="rId57" Type="http://schemas.openxmlformats.org/officeDocument/2006/relationships/image" Target="media/image39.jpeg"/><Relationship Id="rId61" Type="http://schemas.openxmlformats.org/officeDocument/2006/relationships/image" Target="media/image51.jpe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4" Type="http://schemas.openxmlformats.org/officeDocument/2006/relationships/image" Target="media/image31.emf"/><Relationship Id="rId52" Type="http://schemas.openxmlformats.org/officeDocument/2006/relationships/image" Target="media/image42.png"/><Relationship Id="rId60" Type="http://schemas.openxmlformats.org/officeDocument/2006/relationships/image" Target="media/image50.png"/><Relationship Id="rId65" Type="http://schemas.openxmlformats.org/officeDocument/2006/relationships/image" Target="media/image42.emf"/><Relationship Id="rId73" Type="http://schemas.openxmlformats.org/officeDocument/2006/relationships/image" Target="media/image46.jpg"/><Relationship Id="rId78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oleObject" Target="embeddings/oleObject1.bin"/><Relationship Id="rId43" Type="http://schemas.openxmlformats.org/officeDocument/2006/relationships/oleObject" Target="embeddings/oleObject4.bin"/><Relationship Id="rId48" Type="http://schemas.openxmlformats.org/officeDocument/2006/relationships/image" Target="media/image34.png"/><Relationship Id="rId56" Type="http://schemas.openxmlformats.org/officeDocument/2006/relationships/image" Target="media/image38.png"/><Relationship Id="rId64" Type="http://schemas.openxmlformats.org/officeDocument/2006/relationships/oleObject" Target="embeddings/oleObject6.bin"/><Relationship Id="rId69" Type="http://schemas.openxmlformats.org/officeDocument/2006/relationships/image" Target="media/image44.emf"/><Relationship Id="rId77" Type="http://schemas.openxmlformats.org/officeDocument/2006/relationships/fontTable" Target="fontTable.xml"/><Relationship Id="rId8" Type="http://schemas.openxmlformats.org/officeDocument/2006/relationships/image" Target="media/image3.png"/><Relationship Id="rId51" Type="http://schemas.openxmlformats.org/officeDocument/2006/relationships/image" Target="media/image41.png"/><Relationship Id="rId72" Type="http://schemas.openxmlformats.org/officeDocument/2006/relationships/oleObject" Target="embeddings/oleObject10.bin"/><Relationship Id="rId3" Type="http://schemas.openxmlformats.org/officeDocument/2006/relationships/webSettings" Target="webSettings.xml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27.wmf"/><Relationship Id="rId46" Type="http://schemas.openxmlformats.org/officeDocument/2006/relationships/image" Target="media/image32.png"/><Relationship Id="rId59" Type="http://schemas.openxmlformats.org/officeDocument/2006/relationships/image" Target="media/image49.png"/><Relationship Id="rId67" Type="http://schemas.openxmlformats.org/officeDocument/2006/relationships/image" Target="media/image43.emf"/><Relationship Id="rId20" Type="http://schemas.openxmlformats.org/officeDocument/2006/relationships/image" Target="media/image15.png"/><Relationship Id="rId41" Type="http://schemas.openxmlformats.org/officeDocument/2006/relationships/image" Target="media/image29.jpg"/><Relationship Id="rId54" Type="http://schemas.openxmlformats.org/officeDocument/2006/relationships/image" Target="media/image36.png"/><Relationship Id="rId62" Type="http://schemas.openxmlformats.org/officeDocument/2006/relationships/image" Target="media/image40.jpeg"/><Relationship Id="rId70" Type="http://schemas.openxmlformats.org/officeDocument/2006/relationships/oleObject" Target="embeddings/oleObject9.bin"/><Relationship Id="rId75" Type="http://schemas.openxmlformats.org/officeDocument/2006/relationships/oleObject" Target="embeddings/oleObject11.bin"/><Relationship Id="rId1" Type="http://schemas.openxmlformats.org/officeDocument/2006/relationships/styles" Target="styles.xml"/><Relationship Id="rId6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2006</Words>
  <Characters>11435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4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I, Yuvaraj</cp:lastModifiedBy>
  <cp:revision>2</cp:revision>
  <dcterms:created xsi:type="dcterms:W3CDTF">2020-01-07T05:37:00Z</dcterms:created>
  <dcterms:modified xsi:type="dcterms:W3CDTF">2020-01-07T05:37:00Z</dcterms:modified>
</cp:coreProperties>
</file>